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7BC110" w14:textId="29387822" w:rsidR="00E5107D" w:rsidRPr="00810DA0" w:rsidRDefault="00E5107D" w:rsidP="002213BC">
      <w:pPr>
        <w:spacing w:after="120"/>
        <w:ind w:right="-178"/>
        <w:jc w:val="both"/>
        <w:rPr>
          <w:b/>
          <w:bCs/>
        </w:rPr>
      </w:pPr>
      <w:r w:rsidRPr="00810DA0">
        <w:rPr>
          <w:rFonts w:ascii="Arial" w:hAnsi="Arial" w:cs="Arial"/>
          <w:b/>
          <w:bCs/>
          <w:color w:val="000000"/>
          <w:sz w:val="22"/>
          <w:szCs w:val="22"/>
        </w:rPr>
        <w:t xml:space="preserve">Table </w:t>
      </w:r>
      <w:r w:rsidR="000163DA" w:rsidRPr="00810DA0">
        <w:rPr>
          <w:rFonts w:ascii="Arial" w:hAnsi="Arial" w:cs="Arial"/>
          <w:b/>
          <w:bCs/>
          <w:color w:val="000000"/>
          <w:sz w:val="22"/>
          <w:szCs w:val="22"/>
        </w:rPr>
        <w:t>S</w:t>
      </w:r>
      <w:r w:rsidR="000163DA">
        <w:rPr>
          <w:rFonts w:ascii="Arial" w:hAnsi="Arial" w:cs="Arial"/>
          <w:b/>
          <w:bCs/>
          <w:color w:val="000000"/>
          <w:sz w:val="22"/>
          <w:szCs w:val="22"/>
        </w:rPr>
        <w:t>1</w:t>
      </w:r>
      <w:r w:rsidRPr="00810DA0">
        <w:rPr>
          <w:rFonts w:ascii="Arial" w:hAnsi="Arial" w:cs="Arial"/>
          <w:b/>
          <w:bCs/>
          <w:color w:val="000000"/>
          <w:sz w:val="22"/>
          <w:szCs w:val="22"/>
        </w:rPr>
        <w:t>. Recombinant plasmids constructed in this work</w:t>
      </w:r>
      <w:r>
        <w:rPr>
          <w:rFonts w:ascii="Arial" w:hAnsi="Arial" w:cs="Arial"/>
          <w:b/>
          <w:bCs/>
          <w:color w:val="000000"/>
          <w:sz w:val="22"/>
          <w:szCs w:val="22"/>
        </w:rPr>
        <w:t>.</w:t>
      </w:r>
      <w:r w:rsidRPr="00810DA0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</w:p>
    <w:tbl>
      <w:tblPr>
        <w:tblW w:w="9498" w:type="dxa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3"/>
        <w:gridCol w:w="2977"/>
        <w:gridCol w:w="2268"/>
      </w:tblGrid>
      <w:tr w:rsidR="00950E0B" w:rsidRPr="00E872FE" w14:paraId="0BF239CE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</w:tcPr>
          <w:p w14:paraId="4B6CB0DC" w14:textId="4C6F45D6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lasmids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</w:tcPr>
          <w:p w14:paraId="23C9B58D" w14:textId="4152C17E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Origin/</w:t>
            </w:r>
            <w:r w:rsidRPr="004874F6">
              <w:rPr>
                <w:rFonts w:ascii="Arial" w:hAnsi="Arial" w:cs="Arial"/>
                <w:sz w:val="18"/>
                <w:szCs w:val="18"/>
              </w:rPr>
              <w:t>S</w:t>
            </w:r>
            <w:r>
              <w:rPr>
                <w:rFonts w:ascii="Arial" w:hAnsi="Arial" w:cs="Arial"/>
                <w:sz w:val="18"/>
                <w:szCs w:val="18"/>
              </w:rPr>
              <w:t xml:space="preserve">ource 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</w:tcPr>
          <w:p w14:paraId="0C469C98" w14:textId="10FEFED6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bookmarkStart w:id="0" w:name="OLE_LINK49"/>
            <w:bookmarkStart w:id="1" w:name="OLE_LINK50"/>
            <w:r w:rsidRPr="004874F6">
              <w:rPr>
                <w:rFonts w:ascii="Arial" w:hAnsi="Arial" w:cs="Arial"/>
                <w:sz w:val="18"/>
                <w:szCs w:val="18"/>
              </w:rPr>
              <w:t>I</w:t>
            </w:r>
            <w:r>
              <w:rPr>
                <w:rFonts w:ascii="Arial" w:hAnsi="Arial" w:cs="Arial"/>
                <w:sz w:val="18"/>
                <w:szCs w:val="18"/>
              </w:rPr>
              <w:t>dentifier</w:t>
            </w:r>
            <w:bookmarkEnd w:id="0"/>
            <w:bookmarkEnd w:id="1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950E0B" w:rsidRPr="00E872FE" w14:paraId="71E94538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25AA45E0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LentiGUIDE-Puro-GFP2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10476BA8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Gift from the Watson/Patrick Lab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1EF9D83C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</w:tr>
      <w:tr w:rsidR="00950E0B" w:rsidRPr="00E872FE" w14:paraId="61AA615F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1D1163DE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LentiGUIDE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-Puro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3F30EC21" w14:textId="7A980842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="000D30FF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Sanjana&lt;/Author&gt;&lt;Year&gt;2014&lt;/Year&gt;&lt;RecNum&gt;207&lt;/RecNum&gt;&lt;DisplayText&gt;(Sanjana&lt;style face="italic"&gt; et al&lt;/style&gt;, 2014)&lt;/DisplayText&gt;&lt;record&gt;&lt;rec-number&gt;207&lt;/rec-number&gt;&lt;foreign-keys&gt;&lt;key app="EN" db-id="5rdz2rw9qarrauezv92vv5x1x09vff0prztd" timestamp="1628687087"&gt;207&lt;/key&gt;&lt;/foreign-keys&gt;&lt;ref-type name="Journal Article"&gt;17&lt;/ref-type&gt;&lt;contributors&gt;&lt;authors&gt;&lt;author&gt;Sanjana, N. E.&lt;/author&gt;&lt;author&gt;Shalem, O.&lt;/author&gt;&lt;author&gt;Zhang, F.&lt;/author&gt;&lt;/authors&gt;&lt;/contributors&gt;&lt;auth-address&gt;Broad Institute of MIT and Harvard 7 Cambridge Center Cambridge, MA 02142, USA.&amp;#xD;McGovern Institute for Brain Research Massachusetts Institute of Technology Cambridge, MA 02139, USA.&amp;#xD;Department of Brain and Cognitive Sciences Massachusetts Institute of Technology Cambridge, MA 02139, USA.&amp;#xD;Department of Biological Engineering Massachusetts Institute of Technology Cambridge, MA 02139, USA.&lt;/auth-address&gt;&lt;titles&gt;&lt;title&gt;Improved vectors and genome-wide libraries for CRISPR screening&lt;/title&gt;&lt;secondary-title&gt;Nat Methods&lt;/secondary-title&gt;&lt;/titles&gt;&lt;periodical&gt;&lt;full-title&gt;Nat Methods&lt;/full-title&gt;&lt;/periodical&gt;&lt;pages&gt;783-784&lt;/pages&gt;&lt;volume&gt;11&lt;/volume&gt;&lt;number&gt;8&lt;/number&gt;&lt;edition&gt;2014/07/31&lt;/edition&gt;&lt;keywords&gt;&lt;keyword&gt;Animals&lt;/keyword&gt;&lt;keyword&gt;*Clustered Regularly Interspaced Short Palindromic Repeats&lt;/keyword&gt;&lt;keyword&gt;*Genetic Vectors&lt;/keyword&gt;&lt;keyword&gt;*Genome&lt;/keyword&gt;&lt;keyword&gt;Humans&lt;/keyword&gt;&lt;keyword&gt;Mice&lt;/keyword&gt;&lt;keyword&gt;Models, Genetic&lt;/keyword&gt;&lt;keyword&gt;RNA Interference&lt;/keyword&gt;&lt;/keywords&gt;&lt;dates&gt;&lt;year&gt;2014&lt;/year&gt;&lt;pub-dates&gt;&lt;date&gt;Aug&lt;/date&gt;&lt;/pub-dates&gt;&lt;/dates&gt;&lt;isbn&gt;1548-7105 (Electronic)&amp;#xD;1548-7091 (Linking)&lt;/isbn&gt;&lt;accession-num&gt;25075903&lt;/accession-num&gt;&lt;urls&gt;&lt;related-urls&gt;&lt;url&gt;https://www.ncbi.nlm.nih.gov/pubmed/25075903&lt;/url&gt;&lt;/related-urls&gt;&lt;/urls&gt;&lt;custom2&gt;PMC4486245&lt;/custom2&gt;&lt;electronic-resource-num&gt;10.1038/nmeth.3047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="000D30FF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(</w:t>
            </w:r>
            <w:hyperlink w:anchor="_ENREF_3" w:tooltip="Sanjana, 2014 #207" w:history="1">
              <w:r w:rsidR="006E018D"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Sanjana</w:t>
              </w:r>
              <w:r w:rsidR="006E018D" w:rsidRPr="000D30FF">
                <w:rPr>
                  <w:rFonts w:ascii="Arial" w:hAnsi="Arial" w:cs="Arial"/>
                  <w:i/>
                  <w:noProof/>
                  <w:color w:val="000000"/>
                  <w:sz w:val="18"/>
                  <w:szCs w:val="18"/>
                </w:rPr>
                <w:t xml:space="preserve"> et al</w:t>
              </w:r>
              <w:r w:rsidR="006E018D"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, 2014</w:t>
              </w:r>
            </w:hyperlink>
            <w:r w:rsidR="000D30FF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52DF7578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Addgene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 xml:space="preserve"> plasmid #52963</w:t>
            </w:r>
          </w:p>
        </w:tc>
      </w:tr>
      <w:tr w:rsidR="00950E0B" w:rsidRPr="00E872FE" w14:paraId="1A465C32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60665F1D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LentiGUIDE-Puro-Blos1-gRNA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525BC110" w14:textId="77777777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F23">
              <w:rPr>
                <w:rFonts w:ascii="Arial" w:hAnsi="Arial" w:cs="Arial"/>
                <w:color w:val="000000"/>
                <w:sz w:val="18"/>
                <w:szCs w:val="18"/>
              </w:rPr>
              <w:t>This Paper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250A6160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</w:tr>
      <w:tr w:rsidR="00950E0B" w:rsidRPr="00E872FE" w14:paraId="75AAD6B7" w14:textId="77777777" w:rsidTr="00716213">
        <w:trPr>
          <w:trHeight w:val="38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184BA61C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CR</w:t>
            </w:r>
            <w:proofErr w:type="spellEnd"/>
            <w:r w:rsidRPr="00E872FE">
              <w:rPr>
                <w:rFonts w:ascii="Calibri" w:hAnsi="Calibri" w:cs="Arial"/>
                <w:color w:val="000000"/>
                <w:sz w:val="18"/>
                <w:szCs w:val="18"/>
              </w:rPr>
              <w:t xml:space="preserve">™ </w:t>
            </w: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2.1-TOPO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29303FA3" w14:textId="77777777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F23">
              <w:rPr>
                <w:rFonts w:ascii="Arial" w:hAnsi="Arial" w:cs="Arial"/>
                <w:color w:val="000000"/>
                <w:sz w:val="18"/>
                <w:szCs w:val="18"/>
              </w:rPr>
              <w:t xml:space="preserve">Thermo Fisher 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3B062449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451641</w:t>
            </w:r>
          </w:p>
        </w:tc>
      </w:tr>
      <w:tr w:rsidR="00950E0B" w:rsidRPr="00E872FE" w14:paraId="65B50C2B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35FC0E49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CR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™ 2.1-TOPO-WT-Blos1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21BCDE43" w14:textId="77777777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F23">
              <w:rPr>
                <w:rFonts w:ascii="Arial" w:hAnsi="Arial" w:cs="Arial"/>
                <w:color w:val="000000"/>
                <w:sz w:val="18"/>
                <w:szCs w:val="18"/>
              </w:rPr>
              <w:t>This Paper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65A77EB6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</w:tr>
      <w:tr w:rsidR="00950E0B" w:rsidRPr="00E872FE" w14:paraId="57198CC6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6DA0B7B8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CR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™ 2.1-TOPO-Blos1-G449T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49B4EF7A" w14:textId="77777777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F23">
              <w:rPr>
                <w:rFonts w:ascii="Arial" w:hAnsi="Arial" w:cs="Arial"/>
                <w:color w:val="000000"/>
                <w:sz w:val="18"/>
                <w:szCs w:val="18"/>
              </w:rPr>
              <w:t>This Paper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3D53E8DF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</w:tr>
      <w:tr w:rsidR="00950E0B" w:rsidRPr="00E872FE" w14:paraId="757B2B4E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0A3A7900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E2n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0040AC27" w14:textId="38EADD25" w:rsidR="00950E0B" w:rsidRPr="008D6B21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/>
            </w:r>
            <w:r w:rsidR="000D30FF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&lt;EndNote&gt;&lt;Cite&gt;&lt;Author&gt;Dubin&lt;/Author&gt;&lt;Year&gt;2008&lt;/Year&gt;&lt;RecNum&gt;208&lt;/RecNum&gt;&lt;DisplayText&gt;(Dubin&lt;style face="italic"&gt; et al&lt;/style&gt;, 2008)&lt;/DisplayText&gt;&lt;record&gt;&lt;rec-number&gt;208&lt;/rec-number&gt;&lt;foreign-keys&gt;&lt;key app="EN" db-id="5rdz2rw9qarrauezv92vv5x1x09vff0prztd" timestamp="1628687917"&gt;208&lt;/key&gt;&lt;/foreign-keys&gt;&lt;ref-type name="Journal Article"&gt;17&lt;/ref-type&gt;&lt;contributors&gt;&lt;authors&gt;&lt;author&gt;Dubin, M. J.&lt;/author&gt;&lt;author&gt;Bowler, C.&lt;/author&gt;&lt;author&gt;Benvenuto, G.&lt;/author&gt;&lt;/authors&gt;&lt;/contributors&gt;&lt;auth-address&gt;Laboratory of Cell Signalling, Stazione Zoologica Anton Dohrn, Villa Comunale, Naples, Italy. gio.benv@szn.it.&lt;/auth-address&gt;&lt;titles&gt;&lt;title&gt;A modified Gateway cloning strategy for overexpressing tagged proteins in plants&lt;/title&gt;&lt;secondary-title&gt;Plant Methods&lt;/secondary-title&gt;&lt;/titles&gt;&lt;periodical&gt;&lt;full-title&gt;Plant Methods&lt;/full-title&gt;&lt;/periodical&gt;&lt;pages&gt;3&lt;/pages&gt;&lt;volume&gt;4&lt;/volume&gt;&lt;edition&gt;2008/01/24&lt;/edition&gt;&lt;dates&gt;&lt;year&gt;2008&lt;/year&gt;&lt;pub-dates&gt;&lt;date&gt;Jan 22&lt;/date&gt;&lt;/pub-dates&gt;&lt;/dates&gt;&lt;isbn&gt;1746-4811 (Electronic)&amp;#xD;1746-4811 (Linking)&lt;/isbn&gt;&lt;accession-num&gt;18211686&lt;/accession-num&gt;&lt;urls&gt;&lt;related-urls&gt;&lt;url&gt;https://www.ncbi.nlm.nih.gov/pubmed/18211686&lt;/url&gt;&lt;/related-urls&gt;&lt;/urls&gt;&lt;custom2&gt;PMC2267177&lt;/custom2&gt;&lt;electronic-resource-num&gt;10.1186/1746-4811-4-3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="000D30FF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(</w:t>
            </w:r>
            <w:hyperlink w:anchor="_ENREF_2" w:tooltip="Dubin, 2008 #208" w:history="1">
              <w:r w:rsidR="006E018D"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Dubin</w:t>
              </w:r>
              <w:r w:rsidR="006E018D" w:rsidRPr="000D30FF">
                <w:rPr>
                  <w:rFonts w:ascii="Arial" w:hAnsi="Arial" w:cs="Arial"/>
                  <w:i/>
                  <w:noProof/>
                  <w:color w:val="000000"/>
                  <w:sz w:val="18"/>
                  <w:szCs w:val="18"/>
                </w:rPr>
                <w:t xml:space="preserve"> et </w:t>
              </w:r>
              <w:r w:rsidR="006E018D" w:rsidRPr="000D30FF">
                <w:rPr>
                  <w:rFonts w:ascii="Arial" w:hAnsi="Arial" w:cs="Arial"/>
                  <w:i/>
                  <w:noProof/>
                  <w:color w:val="000000"/>
                  <w:sz w:val="18"/>
                  <w:szCs w:val="18"/>
                </w:rPr>
                <w:t>a</w:t>
              </w:r>
              <w:r w:rsidR="006E018D" w:rsidRPr="000D30FF">
                <w:rPr>
                  <w:rFonts w:ascii="Arial" w:hAnsi="Arial" w:cs="Arial"/>
                  <w:i/>
                  <w:noProof/>
                  <w:color w:val="000000"/>
                  <w:sz w:val="18"/>
                  <w:szCs w:val="18"/>
                </w:rPr>
                <w:t>l</w:t>
              </w:r>
              <w:r w:rsidR="006E018D"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, 2008</w:t>
              </w:r>
            </w:hyperlink>
            <w:r w:rsidR="000D30FF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4C18FBA8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Addgene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 xml:space="preserve"> plasmid #17456</w:t>
            </w:r>
          </w:p>
        </w:tc>
      </w:tr>
      <w:tr w:rsidR="00950E0B" w:rsidRPr="00E872FE" w14:paraId="70E3F48C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11393E4F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E2n-WT-Blos1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5C1810A0" w14:textId="77777777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F23">
              <w:rPr>
                <w:rFonts w:ascii="Arial" w:hAnsi="Arial" w:cs="Arial"/>
                <w:color w:val="000000"/>
                <w:sz w:val="18"/>
                <w:szCs w:val="18"/>
              </w:rPr>
              <w:t>This Paper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22429F3F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</w:tr>
      <w:tr w:rsidR="00950E0B" w:rsidRPr="00E872FE" w14:paraId="39BE614B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742995B1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E2n-Blos1-G449T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7A60AACC" w14:textId="77777777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F23">
              <w:rPr>
                <w:rFonts w:ascii="Arial" w:hAnsi="Arial" w:cs="Arial"/>
                <w:color w:val="000000"/>
                <w:sz w:val="18"/>
                <w:szCs w:val="18"/>
              </w:rPr>
              <w:t>This Paper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69854BEB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</w:tr>
      <w:tr w:rsidR="00950E0B" w:rsidRPr="00E872FE" w14:paraId="6FF954EA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57A75BCD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Lenti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-CMV-Hygro-DEST (w117-1)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4A79B458" w14:textId="7510DB54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DYW1wZWF1PC9BdXRob3I+PFllYXI+MjAwOTwvWWVhcj48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</w:fldData>
              </w:fldChar>
            </w:r>
            <w:r w:rsidR="000D30FF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 w:rsidR="000D30FF"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DYW1wZWF1PC9BdXRob3I+PFllYXI+MjAwOTwvWWVhcj48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</w:fldData>
              </w:fldChar>
            </w:r>
            <w:r w:rsidR="000D30FF"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 w:rsidR="000D30FF">
              <w:rPr>
                <w:rFonts w:ascii="Arial" w:hAnsi="Arial" w:cs="Arial"/>
                <w:color w:val="000000"/>
                <w:sz w:val="18"/>
                <w:szCs w:val="18"/>
              </w:rPr>
            </w:r>
            <w:r w:rsidR="000D30FF"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 w:rsidR="000D30FF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(</w:t>
            </w:r>
            <w:hyperlink w:anchor="_ENREF_1" w:tooltip="Campeau, 2009 #209" w:history="1">
              <w:r w:rsidR="006E018D"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Campeau</w:t>
              </w:r>
              <w:r w:rsidR="006E018D" w:rsidRPr="000D30FF">
                <w:rPr>
                  <w:rFonts w:ascii="Arial" w:hAnsi="Arial" w:cs="Arial"/>
                  <w:i/>
                  <w:noProof/>
                  <w:color w:val="000000"/>
                  <w:sz w:val="18"/>
                  <w:szCs w:val="18"/>
                </w:rPr>
                <w:t xml:space="preserve"> et al</w:t>
              </w:r>
              <w:r w:rsidR="006E018D"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, 2009</w:t>
              </w:r>
            </w:hyperlink>
            <w:r w:rsidR="000D30FF"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3A086AE3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Addgene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 xml:space="preserve"> plasmid #17454</w:t>
            </w:r>
          </w:p>
        </w:tc>
      </w:tr>
      <w:tr w:rsidR="00950E0B" w:rsidRPr="00E872FE" w14:paraId="4E784412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4B3B75AA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Lenti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-CMV-Hygro-DEST (w117-1)-Blos1-WT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431DE0E3" w14:textId="77777777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F23">
              <w:rPr>
                <w:rFonts w:ascii="Arial" w:hAnsi="Arial" w:cs="Arial"/>
                <w:color w:val="000000"/>
                <w:sz w:val="18"/>
                <w:szCs w:val="18"/>
              </w:rPr>
              <w:t>This Paper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6C492E0B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</w:tr>
      <w:tr w:rsidR="00950E0B" w:rsidRPr="00E872FE" w14:paraId="328D84B9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76D84BEA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Lenti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-CMV-Hygro-DEST (w117-1)-Blos1-G449T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62E546FE" w14:textId="77777777" w:rsidR="00950E0B" w:rsidRPr="00186F23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86F23">
              <w:rPr>
                <w:rFonts w:ascii="Arial" w:hAnsi="Arial" w:cs="Arial"/>
                <w:color w:val="000000"/>
                <w:sz w:val="18"/>
                <w:szCs w:val="18"/>
              </w:rPr>
              <w:t>This Paper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10E16933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N/A</w:t>
            </w:r>
          </w:p>
        </w:tc>
      </w:tr>
      <w:tr w:rsidR="00950E0B" w:rsidRPr="00E872FE" w14:paraId="36796A86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7A2973B6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sPAX2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23490A66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Trono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 xml:space="preserve"> lab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4420B981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Addgene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 xml:space="preserve"> plasmid #12260</w:t>
            </w:r>
          </w:p>
        </w:tc>
      </w:tr>
      <w:tr w:rsidR="00950E0B" w:rsidRPr="00E872FE" w14:paraId="7C38AF3A" w14:textId="77777777" w:rsidTr="00716213">
        <w:trPr>
          <w:trHeight w:val="360"/>
        </w:trPr>
        <w:tc>
          <w:tcPr>
            <w:tcW w:w="4253" w:type="dxa"/>
            <w:tcBorders>
              <w:lef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6AF8564B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pMD2.G</w:t>
            </w:r>
          </w:p>
        </w:tc>
        <w:tc>
          <w:tcPr>
            <w:tcW w:w="2977" w:type="dxa"/>
            <w:tcBorders>
              <w:right w:val="single" w:sz="4" w:space="0" w:color="auto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54135D40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Trono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 xml:space="preserve"> lab</w:t>
            </w:r>
          </w:p>
        </w:tc>
        <w:tc>
          <w:tcPr>
            <w:tcW w:w="2268" w:type="dxa"/>
            <w:tcBorders>
              <w:left w:val="single" w:sz="4" w:space="0" w:color="auto"/>
              <w:right w:val="nil"/>
            </w:tcBorders>
            <w:shd w:val="clear" w:color="auto" w:fill="auto"/>
            <w:noWrap/>
            <w:tcMar>
              <w:top w:w="28" w:type="dxa"/>
              <w:left w:w="198" w:type="dxa"/>
              <w:bottom w:w="28" w:type="dxa"/>
              <w:right w:w="57" w:type="dxa"/>
            </w:tcMar>
            <w:vAlign w:val="center"/>
            <w:hideMark/>
          </w:tcPr>
          <w:p w14:paraId="05ED5092" w14:textId="77777777" w:rsidR="00950E0B" w:rsidRPr="00E872FE" w:rsidRDefault="00950E0B" w:rsidP="00950E0B">
            <w:pPr>
              <w:ind w:right="-178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>Addgene</w:t>
            </w:r>
            <w:proofErr w:type="spellEnd"/>
            <w:r w:rsidRPr="00E872FE">
              <w:rPr>
                <w:rFonts w:ascii="Arial" w:hAnsi="Arial" w:cs="Arial"/>
                <w:color w:val="000000"/>
                <w:sz w:val="18"/>
                <w:szCs w:val="18"/>
              </w:rPr>
              <w:t xml:space="preserve"> plasmid #12259</w:t>
            </w:r>
          </w:p>
        </w:tc>
      </w:tr>
    </w:tbl>
    <w:p w14:paraId="25A73B22" w14:textId="77777777" w:rsidR="00E5107D" w:rsidRDefault="00E5107D" w:rsidP="002213BC">
      <w:pPr>
        <w:ind w:right="-178"/>
      </w:pPr>
    </w:p>
    <w:p w14:paraId="36FEDA52" w14:textId="77777777" w:rsidR="00473BF7" w:rsidRPr="00FF034D" w:rsidRDefault="00473BF7" w:rsidP="00473BF7">
      <w:pPr>
        <w:pStyle w:val="EndNoteBibliography"/>
        <w:rPr>
          <w:rFonts w:ascii="Times New Roman" w:hAnsi="Times New Roman" w:cs="Times New Roman"/>
          <w:b/>
          <w:bCs/>
          <w:color w:val="000000" w:themeColor="text1"/>
        </w:rPr>
      </w:pPr>
      <w:r w:rsidRPr="00FF034D">
        <w:rPr>
          <w:rFonts w:ascii="Times New Roman" w:hAnsi="Times New Roman" w:cs="Times New Roman"/>
          <w:b/>
          <w:bCs/>
          <w:color w:val="000000" w:themeColor="text1"/>
        </w:rPr>
        <w:t>References</w:t>
      </w:r>
    </w:p>
    <w:p w14:paraId="6A0A4B23" w14:textId="77777777" w:rsidR="00473BF7" w:rsidRDefault="00473BF7" w:rsidP="00473BF7">
      <w:pPr>
        <w:pStyle w:val="EndNoteBibliography"/>
        <w:rPr>
          <w:rFonts w:ascii="Times New Roman" w:hAnsi="Times New Roman" w:cs="Times New Roman"/>
          <w:b/>
          <w:bCs/>
          <w:color w:val="000000" w:themeColor="text1"/>
          <w:sz w:val="21"/>
          <w:szCs w:val="21"/>
        </w:rPr>
      </w:pPr>
    </w:p>
    <w:p w14:paraId="27F16544" w14:textId="77777777" w:rsidR="00473BF7" w:rsidRPr="00FF034D" w:rsidRDefault="00473BF7" w:rsidP="00473BF7">
      <w:pPr>
        <w:pStyle w:val="EndNoteBibliography"/>
        <w:ind w:left="284" w:hanging="284"/>
        <w:rPr>
          <w:rFonts w:ascii="Times New Roman" w:hAnsi="Times New Roman" w:cs="Times New Roman"/>
          <w:sz w:val="21"/>
          <w:szCs w:val="21"/>
        </w:rPr>
      </w:pPr>
      <w:r w:rsidRPr="00FF034D">
        <w:rPr>
          <w:rFonts w:ascii="Times New Roman" w:hAnsi="Times New Roman" w:cs="Times New Roman"/>
          <w:b/>
          <w:bCs/>
          <w:color w:val="000000" w:themeColor="text1"/>
          <w:sz w:val="21"/>
          <w:szCs w:val="21"/>
        </w:rPr>
        <w:fldChar w:fldCharType="begin"/>
      </w:r>
      <w:r w:rsidRPr="00FF034D">
        <w:rPr>
          <w:rFonts w:ascii="Times New Roman" w:hAnsi="Times New Roman" w:cs="Times New Roman"/>
          <w:b/>
          <w:bCs/>
          <w:color w:val="000000" w:themeColor="text1"/>
          <w:sz w:val="21"/>
          <w:szCs w:val="21"/>
        </w:rPr>
        <w:instrText xml:space="preserve"> ADDIN EN.REFLIST </w:instrText>
      </w:r>
      <w:r w:rsidRPr="00FF034D">
        <w:rPr>
          <w:rFonts w:ascii="Times New Roman" w:hAnsi="Times New Roman" w:cs="Times New Roman"/>
          <w:b/>
          <w:bCs/>
          <w:color w:val="000000" w:themeColor="text1"/>
          <w:sz w:val="21"/>
          <w:szCs w:val="21"/>
        </w:rPr>
        <w:fldChar w:fldCharType="separate"/>
      </w:r>
      <w:bookmarkStart w:id="2" w:name="_ENREF_1"/>
      <w:r w:rsidRPr="00FF034D">
        <w:rPr>
          <w:rFonts w:ascii="Times New Roman" w:hAnsi="Times New Roman" w:cs="Times New Roman"/>
          <w:sz w:val="21"/>
          <w:szCs w:val="21"/>
        </w:rPr>
        <w:t xml:space="preserve">Campeau E, Ruhl VE, Rodier F, Smith CL, Rahmberg BL, Fuss JO, Campisi J, Yaswen P, Cooper PK, Kaufman PD (2009) A versatile viral system for expression and depletion of proteins in mammalian cells. </w:t>
      </w:r>
      <w:r w:rsidRPr="00FF034D">
        <w:rPr>
          <w:rFonts w:ascii="Times New Roman" w:hAnsi="Times New Roman" w:cs="Times New Roman"/>
          <w:i/>
          <w:sz w:val="21"/>
          <w:szCs w:val="21"/>
        </w:rPr>
        <w:t>PLoS One</w:t>
      </w:r>
      <w:r w:rsidRPr="00FF034D">
        <w:rPr>
          <w:rFonts w:ascii="Times New Roman" w:hAnsi="Times New Roman" w:cs="Times New Roman"/>
          <w:sz w:val="21"/>
          <w:szCs w:val="21"/>
        </w:rPr>
        <w:t xml:space="preserve"> 4: e6529</w:t>
      </w:r>
      <w:bookmarkEnd w:id="2"/>
    </w:p>
    <w:p w14:paraId="72C6BC97" w14:textId="77777777" w:rsidR="00473BF7" w:rsidRPr="00FF034D" w:rsidRDefault="00473BF7" w:rsidP="00473BF7">
      <w:pPr>
        <w:pStyle w:val="EndNoteBibliography"/>
        <w:ind w:left="284" w:hanging="284"/>
        <w:rPr>
          <w:rFonts w:ascii="Times New Roman" w:hAnsi="Times New Roman" w:cs="Times New Roman"/>
          <w:sz w:val="21"/>
          <w:szCs w:val="21"/>
        </w:rPr>
      </w:pPr>
      <w:bookmarkStart w:id="3" w:name="_ENREF_2"/>
      <w:r w:rsidRPr="00FF034D">
        <w:rPr>
          <w:rFonts w:ascii="Times New Roman" w:hAnsi="Times New Roman" w:cs="Times New Roman"/>
          <w:sz w:val="21"/>
          <w:szCs w:val="21"/>
        </w:rPr>
        <w:t xml:space="preserve">Dubin MJ, Bowler C, Benvenuto G (2008) A modified Gateway cloning strategy for overexpressing tagged proteins in plants. </w:t>
      </w:r>
      <w:r w:rsidRPr="00FF034D">
        <w:rPr>
          <w:rFonts w:ascii="Times New Roman" w:hAnsi="Times New Roman" w:cs="Times New Roman"/>
          <w:i/>
          <w:sz w:val="21"/>
          <w:szCs w:val="21"/>
        </w:rPr>
        <w:t>Plant Methods</w:t>
      </w:r>
      <w:r w:rsidRPr="00FF034D">
        <w:rPr>
          <w:rFonts w:ascii="Times New Roman" w:hAnsi="Times New Roman" w:cs="Times New Roman"/>
          <w:sz w:val="21"/>
          <w:szCs w:val="21"/>
        </w:rPr>
        <w:t xml:space="preserve"> 4: 3</w:t>
      </w:r>
      <w:bookmarkEnd w:id="3"/>
    </w:p>
    <w:p w14:paraId="4D3DD35B" w14:textId="77777777" w:rsidR="00473BF7" w:rsidRPr="00FF034D" w:rsidRDefault="00473BF7" w:rsidP="00473BF7">
      <w:pPr>
        <w:pStyle w:val="EndNoteBibliography"/>
        <w:ind w:left="284" w:hanging="284"/>
        <w:rPr>
          <w:rFonts w:ascii="Times New Roman" w:hAnsi="Times New Roman" w:cs="Times New Roman"/>
          <w:sz w:val="21"/>
          <w:szCs w:val="21"/>
        </w:rPr>
      </w:pPr>
      <w:bookmarkStart w:id="4" w:name="_ENREF_3"/>
      <w:r w:rsidRPr="00FF034D">
        <w:rPr>
          <w:rFonts w:ascii="Times New Roman" w:hAnsi="Times New Roman" w:cs="Times New Roman"/>
          <w:sz w:val="21"/>
          <w:szCs w:val="21"/>
        </w:rPr>
        <w:t xml:space="preserve">Sanjana NE, Shalem O, Zhang F (2014) Improved vectors and genome-wide libraries for CRISPR screening. </w:t>
      </w:r>
      <w:r w:rsidRPr="00FF034D">
        <w:rPr>
          <w:rFonts w:ascii="Times New Roman" w:hAnsi="Times New Roman" w:cs="Times New Roman"/>
          <w:i/>
          <w:sz w:val="21"/>
          <w:szCs w:val="21"/>
        </w:rPr>
        <w:t>Nat Methods</w:t>
      </w:r>
      <w:r w:rsidRPr="00FF034D">
        <w:rPr>
          <w:rFonts w:ascii="Times New Roman" w:hAnsi="Times New Roman" w:cs="Times New Roman"/>
          <w:sz w:val="21"/>
          <w:szCs w:val="21"/>
        </w:rPr>
        <w:t xml:space="preserve"> 11: 783-784</w:t>
      </w:r>
      <w:bookmarkEnd w:id="4"/>
    </w:p>
    <w:p w14:paraId="6FFE5459" w14:textId="4A235161" w:rsidR="004247E8" w:rsidRPr="00473BF7" w:rsidRDefault="00473BF7" w:rsidP="00473BF7">
      <w:pPr>
        <w:ind w:right="-178"/>
        <w:rPr>
          <w:rFonts w:ascii="Arial" w:hAnsi="Arial" w:cs="Arial"/>
          <w:sz w:val="21"/>
          <w:szCs w:val="21"/>
        </w:rPr>
      </w:pPr>
      <w:r w:rsidRPr="00FF034D">
        <w:rPr>
          <w:b/>
          <w:bCs/>
          <w:color w:val="000000" w:themeColor="text1"/>
          <w:sz w:val="21"/>
          <w:szCs w:val="21"/>
        </w:rPr>
        <w:fldChar w:fldCharType="end"/>
      </w:r>
    </w:p>
    <w:sectPr w:rsidR="004247E8" w:rsidRPr="00473BF7" w:rsidSect="008D1FC2">
      <w:footerReference w:type="even" r:id="rId8"/>
      <w:footerReference w:type="default" r:id="rId9"/>
      <w:pgSz w:w="12240" w:h="15840"/>
      <w:pgMar w:top="1440" w:right="1361" w:bottom="1440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63F365" w14:textId="77777777" w:rsidR="00DD4A0F" w:rsidRDefault="00DD4A0F" w:rsidP="00A90F18">
      <w:r>
        <w:separator/>
      </w:r>
    </w:p>
  </w:endnote>
  <w:endnote w:type="continuationSeparator" w:id="0">
    <w:p w14:paraId="65BA13E8" w14:textId="77777777" w:rsidR="00DD4A0F" w:rsidRDefault="00DD4A0F" w:rsidP="00A90F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onotype Sorts">
    <w:panose1 w:val="01010601010101010101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New York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Geneva">
    <w:panose1 w:val="020B0503030404040204"/>
    <w:charset w:val="00"/>
    <w:family w:val="swiss"/>
    <w:pitch w:val="variable"/>
    <w:sig w:usb0="E00002FF" w:usb1="5200205F" w:usb2="00A0C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MT">
    <w:altName w:val="Arial"/>
    <w:panose1 w:val="020B0604020202020204"/>
    <w:charset w:val="4D"/>
    <w:family w:val="swiss"/>
    <w:notTrueType/>
    <w:pitch w:val="default"/>
    <w:sig w:usb0="00000003" w:usb1="00000000" w:usb2="00000000" w:usb3="00000000" w:csb0="00000001" w:csb1="00000000"/>
  </w:font>
  <w:font w:name="Monaco">
    <w:panose1 w:val="00000000000000000000"/>
    <w:charset w:val="4D"/>
    <w:family w:val="auto"/>
    <w:pitch w:val="variable"/>
    <w:sig w:usb0="A00002FF" w:usb1="500039FB" w:usb2="00000000" w:usb3="00000000" w:csb0="00000197" w:csb1="00000000"/>
  </w:font>
  <w:font w:name="平成明朝">
    <w:altName w:val="Heiti TC Light"/>
    <w:panose1 w:val="020B0604020202020204"/>
    <w:charset w:val="80"/>
    <w:family w:val="auto"/>
    <w:pitch w:val="variable"/>
    <w:sig w:usb0="01000000" w:usb1="00000708" w:usb2="17040001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9D3FF3" w14:textId="2394828B" w:rsidR="007C7D88" w:rsidRDefault="007C7D88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  <w:r>
      <w:rPr>
        <w:rStyle w:val="PageNumber"/>
      </w:rPr>
      <w:t>BLOC-1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Theme="majorHAnsi" w:hAnsiTheme="majorHAnsi"/>
        <w:sz w:val="22"/>
        <w:szCs w:val="22"/>
      </w:rPr>
      <w:id w:val="15614425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385F845" w14:textId="6955D6D7" w:rsidR="007C7D88" w:rsidRPr="001A76B1" w:rsidRDefault="007C7D88">
        <w:pPr>
          <w:pStyle w:val="Footer"/>
          <w:jc w:val="center"/>
          <w:rPr>
            <w:rFonts w:asciiTheme="majorHAnsi" w:hAnsiTheme="majorHAnsi"/>
            <w:sz w:val="22"/>
            <w:szCs w:val="22"/>
          </w:rPr>
        </w:pPr>
        <w:r w:rsidRPr="001A76B1">
          <w:rPr>
            <w:rFonts w:asciiTheme="majorHAnsi" w:hAnsiTheme="majorHAnsi"/>
            <w:sz w:val="22"/>
            <w:szCs w:val="22"/>
          </w:rPr>
          <w:fldChar w:fldCharType="begin"/>
        </w:r>
        <w:r w:rsidRPr="001A76B1">
          <w:rPr>
            <w:rFonts w:asciiTheme="majorHAnsi" w:hAnsiTheme="majorHAnsi"/>
            <w:sz w:val="22"/>
            <w:szCs w:val="22"/>
          </w:rPr>
          <w:instrText xml:space="preserve"> PAGE   \* MERGEFORMAT </w:instrText>
        </w:r>
        <w:r w:rsidRPr="001A76B1">
          <w:rPr>
            <w:rFonts w:asciiTheme="majorHAnsi" w:hAnsiTheme="majorHAnsi"/>
            <w:sz w:val="22"/>
            <w:szCs w:val="22"/>
          </w:rPr>
          <w:fldChar w:fldCharType="separate"/>
        </w:r>
        <w:r>
          <w:rPr>
            <w:rFonts w:asciiTheme="majorHAnsi" w:hAnsiTheme="majorHAnsi"/>
            <w:noProof/>
            <w:sz w:val="22"/>
            <w:szCs w:val="22"/>
          </w:rPr>
          <w:t>39</w:t>
        </w:r>
        <w:r w:rsidRPr="001A76B1">
          <w:rPr>
            <w:rFonts w:asciiTheme="majorHAnsi" w:hAnsiTheme="majorHAnsi"/>
            <w:noProof/>
            <w:sz w:val="22"/>
            <w:szCs w:val="22"/>
          </w:rPr>
          <w:fldChar w:fldCharType="end"/>
        </w:r>
      </w:p>
    </w:sdtContent>
  </w:sdt>
  <w:p w14:paraId="10898723" w14:textId="77777777" w:rsidR="007C7D88" w:rsidRDefault="007C7D8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678B32" w14:textId="77777777" w:rsidR="00DD4A0F" w:rsidRDefault="00DD4A0F" w:rsidP="00A90F18">
      <w:r>
        <w:separator/>
      </w:r>
    </w:p>
  </w:footnote>
  <w:footnote w:type="continuationSeparator" w:id="0">
    <w:p w14:paraId="60212AE3" w14:textId="77777777" w:rsidR="00DD4A0F" w:rsidRDefault="00DD4A0F" w:rsidP="00A90F1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C10079"/>
    <w:multiLevelType w:val="singleLevel"/>
    <w:tmpl w:val="60E0C97C"/>
    <w:lvl w:ilvl="0">
      <w:start w:val="1"/>
      <w:numFmt w:val="bullet"/>
      <w:pStyle w:val="Times"/>
      <w:lvlText w:val=""/>
      <w:lvlJc w:val="left"/>
      <w:pPr>
        <w:tabs>
          <w:tab w:val="num" w:pos="360"/>
        </w:tabs>
        <w:ind w:left="360" w:hanging="360"/>
      </w:pPr>
      <w:rPr>
        <w:rFonts w:ascii="Symbol" w:hAnsi="Symbol" w:cs="Times New Roman" w:hint="default"/>
      </w:rPr>
    </w:lvl>
  </w:abstractNum>
  <w:abstractNum w:abstractNumId="1" w15:restartNumberingAfterBreak="0">
    <w:nsid w:val="08B00B3A"/>
    <w:multiLevelType w:val="hybridMultilevel"/>
    <w:tmpl w:val="D5103D04"/>
    <w:lvl w:ilvl="0" w:tplc="E7081D72">
      <w:start w:val="1"/>
      <w:numFmt w:val="decimal"/>
      <w:pStyle w:val="List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9C573E1"/>
    <w:multiLevelType w:val="hybridMultilevel"/>
    <w:tmpl w:val="BEB0DF20"/>
    <w:lvl w:ilvl="0" w:tplc="00010409">
      <w:start w:val="1"/>
      <w:numFmt w:val="bullet"/>
      <w:pStyle w:val="TAFHeading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pStyle w:val="StyleTAFHeading2Italic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B86010"/>
    <w:multiLevelType w:val="hybridMultilevel"/>
    <w:tmpl w:val="337A5526"/>
    <w:lvl w:ilvl="0" w:tplc="00010409">
      <w:start w:val="1"/>
      <w:numFmt w:val="bullet"/>
      <w:pStyle w:val="sbirtop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F6343F7"/>
    <w:multiLevelType w:val="hybridMultilevel"/>
    <w:tmpl w:val="23FAAF16"/>
    <w:lvl w:ilvl="0" w:tplc="88EAEEE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74A83D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5F8C8A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4F0434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90C35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A64E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23845E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FD61DB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44A1AE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24E06305"/>
    <w:multiLevelType w:val="multilevel"/>
    <w:tmpl w:val="0409001F"/>
    <w:styleLink w:val="111111"/>
    <w:lvl w:ilvl="0"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6" w15:restartNumberingAfterBreak="0">
    <w:nsid w:val="28B43361"/>
    <w:multiLevelType w:val="singleLevel"/>
    <w:tmpl w:val="CBC4AECA"/>
    <w:lvl w:ilvl="0">
      <w:start w:val="1"/>
      <w:numFmt w:val="bullet"/>
      <w:pStyle w:val="Protocol"/>
      <w:lvlText w:val=""/>
      <w:lvlJc w:val="left"/>
      <w:pPr>
        <w:tabs>
          <w:tab w:val="num" w:pos="360"/>
        </w:tabs>
        <w:ind w:left="360" w:hanging="360"/>
      </w:pPr>
      <w:rPr>
        <w:rFonts w:ascii="Monotype Sorts" w:hAnsi="Monotype Sorts" w:cs="Times New Roman" w:hint="default"/>
      </w:rPr>
    </w:lvl>
  </w:abstractNum>
  <w:abstractNum w:abstractNumId="7" w15:restartNumberingAfterBreak="0">
    <w:nsid w:val="2CB423D9"/>
    <w:multiLevelType w:val="hybridMultilevel"/>
    <w:tmpl w:val="67A6ECC8"/>
    <w:lvl w:ilvl="0" w:tplc="E8FE7D7E">
      <w:start w:val="1"/>
      <w:numFmt w:val="decimal"/>
      <w:pStyle w:val="FigureLegends"/>
      <w:lvlText w:val="Fig. %1."/>
      <w:lvlJc w:val="left"/>
      <w:pPr>
        <w:tabs>
          <w:tab w:val="num" w:pos="144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2E0C47F7"/>
    <w:multiLevelType w:val="multilevel"/>
    <w:tmpl w:val="0409001F"/>
    <w:styleLink w:val="Style2"/>
    <w:lvl w:ilvl="0">
      <w:start w:val="4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Arial" w:hAnsi="Arial"/>
        <w:sz w:val="22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835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9" w15:restartNumberingAfterBreak="0">
    <w:nsid w:val="360820D3"/>
    <w:multiLevelType w:val="multilevel"/>
    <w:tmpl w:val="0409001D"/>
    <w:styleLink w:val="TAFList"/>
    <w:lvl w:ilvl="0">
      <w:start w:val="1"/>
      <w:numFmt w:val="upperRoman"/>
      <w:lvlText w:val="%1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b/>
        <w:color w:val="auto"/>
      </w:rPr>
    </w:lvl>
    <w:lvl w:ilvl="1">
      <w:start w:val="1"/>
      <w:numFmt w:val="upperLetter"/>
      <w:lvlText w:val="%2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  <w:color w:val="auto"/>
      </w:rPr>
    </w:lvl>
    <w:lvl w:ilvl="2">
      <w:start w:val="1"/>
      <w:numFmt w:val="decimal"/>
      <w:lvlText w:val="%3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  <w:color w:val="auto"/>
      </w:rPr>
    </w:lvl>
    <w:lvl w:ilvl="3">
      <w:start w:val="1"/>
      <w:numFmt w:val="lowerLetter"/>
      <w:lvlText w:val="%4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  <w:color w:val="auto"/>
      </w:rPr>
    </w:lvl>
    <w:lvl w:ilvl="4">
      <w:start w:val="1"/>
      <w:numFmt w:val="lowerRoman"/>
      <w:lvlText w:val="%5"/>
      <w:lvlJc w:val="left"/>
      <w:pPr>
        <w:tabs>
          <w:tab w:val="num" w:pos="1800"/>
        </w:tabs>
        <w:ind w:left="1800" w:hanging="360"/>
      </w:pPr>
      <w:rPr>
        <w:rFonts w:ascii="Arial" w:hAnsi="Arial" w:hint="default"/>
        <w:color w:val="auto"/>
        <w:sz w:val="22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0" w15:restartNumberingAfterBreak="0">
    <w:nsid w:val="48191B04"/>
    <w:multiLevelType w:val="multilevel"/>
    <w:tmpl w:val="C6ECFE7A"/>
    <w:styleLink w:val="Pagenumbering"/>
    <w:lvl w:ilvl="0">
      <w:start w:val="3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Arial" w:hAnsi="Arial" w:hint="default"/>
        <w:sz w:val="22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83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1" w15:restartNumberingAfterBreak="0">
    <w:nsid w:val="53F9310E"/>
    <w:multiLevelType w:val="multilevel"/>
    <w:tmpl w:val="42CAD2CA"/>
    <w:lvl w:ilvl="0">
      <w:start w:val="1"/>
      <w:numFmt w:val="upperRoman"/>
      <w:pStyle w:val="TAFHeading1"/>
      <w:lvlText w:val="%1."/>
      <w:lvlJc w:val="left"/>
      <w:pPr>
        <w:tabs>
          <w:tab w:val="num" w:pos="720"/>
        </w:tabs>
        <w:ind w:left="432" w:hanging="432"/>
      </w:pPr>
      <w:rPr>
        <w:rFonts w:ascii="Arial" w:hAnsi="Arial" w:hint="default"/>
        <w:sz w:val="22"/>
      </w:rPr>
    </w:lvl>
    <w:lvl w:ilvl="1">
      <w:start w:val="1"/>
      <w:numFmt w:val="upperLetter"/>
      <w:pStyle w:val="TAFHeading2"/>
      <w:lvlText w:val="%1.%2"/>
      <w:lvlJc w:val="left"/>
      <w:pPr>
        <w:tabs>
          <w:tab w:val="num" w:pos="864"/>
        </w:tabs>
        <w:ind w:left="864" w:hanging="432"/>
      </w:pPr>
      <w:rPr>
        <w:rFonts w:ascii="Arial" w:hAnsi="Arial" w:hint="default"/>
        <w:sz w:val="22"/>
      </w:rPr>
    </w:lvl>
    <w:lvl w:ilvl="2">
      <w:start w:val="1"/>
      <w:numFmt w:val="decimal"/>
      <w:pStyle w:val="TAFHeading3"/>
      <w:lvlText w:val="%2.%3."/>
      <w:lvlJc w:val="left"/>
      <w:pPr>
        <w:tabs>
          <w:tab w:val="num" w:pos="1296"/>
        </w:tabs>
        <w:ind w:left="1296" w:hanging="432"/>
      </w:pPr>
      <w:rPr>
        <w:rFonts w:ascii="Arial" w:hAnsi="Arial" w:hint="default"/>
        <w:sz w:val="22"/>
      </w:rPr>
    </w:lvl>
    <w:lvl w:ilvl="3">
      <w:start w:val="1"/>
      <w:numFmt w:val="lowerLetter"/>
      <w:pStyle w:val="TAFHeading4"/>
      <w:lvlText w:val="%3.%4."/>
      <w:lvlJc w:val="left"/>
      <w:pPr>
        <w:tabs>
          <w:tab w:val="num" w:pos="1728"/>
        </w:tabs>
        <w:ind w:left="1728" w:hanging="432"/>
      </w:pPr>
      <w:rPr>
        <w:rFonts w:ascii="Arial" w:hAnsi="Arial" w:hint="default"/>
        <w:sz w:val="22"/>
      </w:rPr>
    </w:lvl>
    <w:lvl w:ilvl="4">
      <w:start w:val="1"/>
      <w:numFmt w:val="lowerRoman"/>
      <w:pStyle w:val="TAFHeading5"/>
      <w:lvlText w:val="%4.%5."/>
      <w:lvlJc w:val="left"/>
      <w:pPr>
        <w:tabs>
          <w:tab w:val="num" w:pos="2808"/>
        </w:tabs>
        <w:ind w:left="2160" w:hanging="432"/>
      </w:pPr>
      <w:rPr>
        <w:rFonts w:ascii="Arial" w:hAnsi="Arial" w:hint="default"/>
        <w:sz w:val="22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 w:firstLine="0"/>
      </w:pPr>
      <w:rPr>
        <w:rFonts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 w:firstLine="0"/>
      </w:pPr>
      <w:rPr>
        <w:rFonts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hint="default"/>
      </w:rPr>
    </w:lvl>
  </w:abstractNum>
  <w:abstractNum w:abstractNumId="12" w15:restartNumberingAfterBreak="0">
    <w:nsid w:val="5B144A63"/>
    <w:multiLevelType w:val="multilevel"/>
    <w:tmpl w:val="C4A0AE34"/>
    <w:styleLink w:val="1ai"/>
    <w:lvl w:ilvl="0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upperLetter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5E313D98"/>
    <w:multiLevelType w:val="hybridMultilevel"/>
    <w:tmpl w:val="6F5807F2"/>
    <w:lvl w:ilvl="0" w:tplc="70284046">
      <w:start w:val="1"/>
      <w:numFmt w:val="decimal"/>
      <w:lvlText w:val="%1"/>
      <w:lvlJc w:val="left"/>
      <w:pPr>
        <w:ind w:left="644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600154A7"/>
    <w:multiLevelType w:val="singleLevel"/>
    <w:tmpl w:val="CA7233C6"/>
    <w:lvl w:ilvl="0">
      <w:start w:val="1"/>
      <w:numFmt w:val="bullet"/>
      <w:pStyle w:val="Times12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Times New Roman" w:hint="default"/>
        <w:color w:val="auto"/>
      </w:rPr>
    </w:lvl>
  </w:abstractNum>
  <w:abstractNum w:abstractNumId="15" w15:restartNumberingAfterBreak="0">
    <w:nsid w:val="60060140"/>
    <w:multiLevelType w:val="multilevel"/>
    <w:tmpl w:val="760E9302"/>
    <w:lvl w:ilvl="0">
      <w:start w:val="1"/>
      <w:numFmt w:val="bullet"/>
      <w:pStyle w:val="PABulletLevel1"/>
      <w:lvlText w:val=""/>
      <w:lvlJc w:val="left"/>
      <w:pPr>
        <w:tabs>
          <w:tab w:val="num" w:pos="360"/>
        </w:tabs>
        <w:ind w:left="1080" w:hanging="360"/>
      </w:pPr>
      <w:rPr>
        <w:rFonts w:ascii="Symbol" w:hAnsi="Symbol" w:hint="default"/>
        <w:sz w:val="20"/>
      </w:rPr>
    </w:lvl>
    <w:lvl w:ilvl="1">
      <w:start w:val="1"/>
      <w:numFmt w:val="bullet"/>
      <w:pStyle w:val="PABulletLevel1o"/>
      <w:lvlText w:val="○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  <w:sz w:val="20"/>
      </w:rPr>
    </w:lvl>
    <w:lvl w:ilvl="2">
      <w:start w:val="1"/>
      <w:numFmt w:val="bullet"/>
      <w:pStyle w:val="PABulletLevel1-"/>
      <w:lvlText w:val="-"/>
      <w:lvlJc w:val="left"/>
      <w:pPr>
        <w:tabs>
          <w:tab w:val="num" w:pos="1800"/>
        </w:tabs>
        <w:ind w:left="1800" w:hanging="36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6" w15:restartNumberingAfterBreak="0">
    <w:nsid w:val="69886193"/>
    <w:multiLevelType w:val="hybridMultilevel"/>
    <w:tmpl w:val="F96E9EAC"/>
    <w:lvl w:ilvl="0" w:tplc="A508D70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6FC2A5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0FA738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0ECA11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9DE58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3A4141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5D88C6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0885EC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C6A643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 w15:restartNumberingAfterBreak="0">
    <w:nsid w:val="70E727C8"/>
    <w:multiLevelType w:val="multilevel"/>
    <w:tmpl w:val="EAAC784E"/>
    <w:lvl w:ilvl="0">
      <w:start w:val="10"/>
      <w:numFmt w:val="upperLetter"/>
      <w:pStyle w:val="OutlineGen12"/>
      <w:lvlText w:val="%1."/>
      <w:legacy w:legacy="1" w:legacySpace="0" w:legacyIndent="720"/>
      <w:lvlJc w:val="left"/>
      <w:pPr>
        <w:ind w:left="720" w:hanging="720"/>
      </w:pPr>
    </w:lvl>
    <w:lvl w:ilvl="1">
      <w:start w:val="3"/>
      <w:numFmt w:val="upperLetter"/>
      <w:lvlText w:val="%2."/>
      <w:legacy w:legacy="1" w:legacySpace="0" w:legacyIndent="720"/>
      <w:lvlJc w:val="left"/>
      <w:pPr>
        <w:ind w:left="1440" w:hanging="720"/>
      </w:pPr>
    </w:lvl>
    <w:lvl w:ilvl="2">
      <w:start w:val="1"/>
      <w:numFmt w:val="upperLetter"/>
      <w:lvlText w:val="%3."/>
      <w:legacy w:legacy="1" w:legacySpace="0" w:legacyIndent="720"/>
      <w:lvlJc w:val="left"/>
      <w:pPr>
        <w:ind w:left="2160" w:hanging="720"/>
      </w:pPr>
    </w:lvl>
    <w:lvl w:ilvl="3">
      <w:start w:val="2"/>
      <w:numFmt w:val="upperLetter"/>
      <w:lvlText w:val="%4."/>
      <w:legacy w:legacy="1" w:legacySpace="0" w:legacyIndent="720"/>
      <w:lvlJc w:val="left"/>
      <w:pPr>
        <w:ind w:left="2880" w:hanging="720"/>
      </w:pPr>
    </w:lvl>
    <w:lvl w:ilvl="4">
      <w:start w:val="1"/>
      <w:numFmt w:val="upperLetter"/>
      <w:lvlText w:val="%5."/>
      <w:legacy w:legacy="1" w:legacySpace="0" w:legacyIndent="720"/>
      <w:lvlJc w:val="left"/>
      <w:pPr>
        <w:ind w:left="3600" w:hanging="720"/>
      </w:pPr>
    </w:lvl>
    <w:lvl w:ilvl="5">
      <w:start w:val="1"/>
      <w:numFmt w:val="upperLetter"/>
      <w:lvlText w:val="%6."/>
      <w:legacy w:legacy="1" w:legacySpace="0" w:legacyIndent="720"/>
      <w:lvlJc w:val="left"/>
      <w:pPr>
        <w:ind w:left="4320" w:hanging="720"/>
      </w:pPr>
    </w:lvl>
    <w:lvl w:ilvl="6">
      <w:start w:val="1"/>
      <w:numFmt w:val="upperLetter"/>
      <w:lvlText w:val="%7."/>
      <w:legacy w:legacy="1" w:legacySpace="0" w:legacyIndent="720"/>
      <w:lvlJc w:val="left"/>
      <w:pPr>
        <w:ind w:left="5040" w:hanging="720"/>
      </w:pPr>
    </w:lvl>
    <w:lvl w:ilvl="7">
      <w:start w:val="1"/>
      <w:numFmt w:val="upperLetter"/>
      <w:lvlText w:val="%8."/>
      <w:legacy w:legacy="1" w:legacySpace="0" w:legacyIndent="720"/>
      <w:lvlJc w:val="left"/>
      <w:pPr>
        <w:ind w:left="5760" w:hanging="720"/>
      </w:pPr>
    </w:lvl>
    <w:lvl w:ilvl="8">
      <w:start w:val="1"/>
      <w:numFmt w:val="lowerRoman"/>
      <w:lvlText w:val="%9"/>
      <w:legacy w:legacy="1" w:legacySpace="0" w:legacyIndent="720"/>
      <w:lvlJc w:val="left"/>
      <w:pPr>
        <w:ind w:left="6480" w:hanging="720"/>
      </w:pPr>
    </w:lvl>
  </w:abstractNum>
  <w:abstractNum w:abstractNumId="18" w15:restartNumberingAfterBreak="0">
    <w:nsid w:val="74EC4447"/>
    <w:multiLevelType w:val="singleLevel"/>
    <w:tmpl w:val="04090001"/>
    <w:styleLink w:val="Style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Times New Roman" w:hint="default"/>
      </w:rPr>
    </w:lvl>
  </w:abstractNum>
  <w:abstractNum w:abstractNumId="19" w15:restartNumberingAfterBreak="0">
    <w:nsid w:val="7FB63404"/>
    <w:multiLevelType w:val="hybridMultilevel"/>
    <w:tmpl w:val="797874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"/>
  </w:num>
  <w:num w:numId="3">
    <w:abstractNumId w:val="7"/>
  </w:num>
  <w:num w:numId="4">
    <w:abstractNumId w:val="3"/>
  </w:num>
  <w:num w:numId="5">
    <w:abstractNumId w:val="2"/>
  </w:num>
  <w:num w:numId="6">
    <w:abstractNumId w:val="18"/>
  </w:num>
  <w:num w:numId="7">
    <w:abstractNumId w:val="5"/>
  </w:num>
  <w:num w:numId="8">
    <w:abstractNumId w:val="10"/>
  </w:num>
  <w:num w:numId="9">
    <w:abstractNumId w:val="8"/>
  </w:num>
  <w:num w:numId="10">
    <w:abstractNumId w:val="9"/>
  </w:num>
  <w:num w:numId="11">
    <w:abstractNumId w:val="0"/>
  </w:num>
  <w:num w:numId="12">
    <w:abstractNumId w:val="6"/>
  </w:num>
  <w:num w:numId="13">
    <w:abstractNumId w:val="14"/>
  </w:num>
  <w:num w:numId="14">
    <w:abstractNumId w:val="17"/>
  </w:num>
  <w:num w:numId="15">
    <w:abstractNumId w:val="12"/>
  </w:num>
  <w:num w:numId="16">
    <w:abstractNumId w:val="15"/>
  </w:num>
  <w:num w:numId="17">
    <w:abstractNumId w:val="4"/>
  </w:num>
  <w:num w:numId="18">
    <w:abstractNumId w:val="13"/>
  </w:num>
  <w:num w:numId="19">
    <w:abstractNumId w:val="16"/>
  </w:num>
  <w:num w:numId="20">
    <w:abstractNumId w:val="19"/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MyMjY0MbU0NzI2tbRQ0lEKTi0uzszPAykwrAUAVDm9R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MBO J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rdz2rw9qarrauezv92vv5x1x09vff0prztd&quot;&gt;IRE1-RIDD-BLOS1-Converted&lt;record-ids&gt;&lt;item&gt;207&lt;/item&gt;&lt;item&gt;208&lt;/item&gt;&lt;item&gt;209&lt;/item&gt;&lt;/record-ids&gt;&lt;/item&gt;&lt;/Libraries&gt;"/>
  </w:docVars>
  <w:rsids>
    <w:rsidRoot w:val="00036A6F"/>
    <w:rsid w:val="00002D92"/>
    <w:rsid w:val="00004A80"/>
    <w:rsid w:val="00004F52"/>
    <w:rsid w:val="00005844"/>
    <w:rsid w:val="00005AF7"/>
    <w:rsid w:val="00005E33"/>
    <w:rsid w:val="0000603C"/>
    <w:rsid w:val="000068ED"/>
    <w:rsid w:val="000069DC"/>
    <w:rsid w:val="0001157A"/>
    <w:rsid w:val="00012F06"/>
    <w:rsid w:val="00012FC9"/>
    <w:rsid w:val="0001318C"/>
    <w:rsid w:val="0001450B"/>
    <w:rsid w:val="00014EDB"/>
    <w:rsid w:val="000153BA"/>
    <w:rsid w:val="00015473"/>
    <w:rsid w:val="000163DA"/>
    <w:rsid w:val="0001711D"/>
    <w:rsid w:val="00017EDE"/>
    <w:rsid w:val="00023331"/>
    <w:rsid w:val="00023CE4"/>
    <w:rsid w:val="00023E65"/>
    <w:rsid w:val="00024691"/>
    <w:rsid w:val="00026D59"/>
    <w:rsid w:val="00027205"/>
    <w:rsid w:val="00027BAE"/>
    <w:rsid w:val="00030886"/>
    <w:rsid w:val="00030B7E"/>
    <w:rsid w:val="000325CD"/>
    <w:rsid w:val="0003350D"/>
    <w:rsid w:val="00033A38"/>
    <w:rsid w:val="00033F06"/>
    <w:rsid w:val="0003400F"/>
    <w:rsid w:val="00034434"/>
    <w:rsid w:val="0003499E"/>
    <w:rsid w:val="00034BD4"/>
    <w:rsid w:val="000356D1"/>
    <w:rsid w:val="00035B1C"/>
    <w:rsid w:val="00036564"/>
    <w:rsid w:val="00036916"/>
    <w:rsid w:val="00036A6F"/>
    <w:rsid w:val="00037332"/>
    <w:rsid w:val="000374DD"/>
    <w:rsid w:val="0003751C"/>
    <w:rsid w:val="00037700"/>
    <w:rsid w:val="00040A17"/>
    <w:rsid w:val="00040E00"/>
    <w:rsid w:val="00041301"/>
    <w:rsid w:val="00041877"/>
    <w:rsid w:val="0004200F"/>
    <w:rsid w:val="000421A1"/>
    <w:rsid w:val="00042490"/>
    <w:rsid w:val="00042524"/>
    <w:rsid w:val="00042A5D"/>
    <w:rsid w:val="00042B6A"/>
    <w:rsid w:val="00042F56"/>
    <w:rsid w:val="000449C7"/>
    <w:rsid w:val="00044E66"/>
    <w:rsid w:val="0004591B"/>
    <w:rsid w:val="00047F62"/>
    <w:rsid w:val="000500B2"/>
    <w:rsid w:val="0005043E"/>
    <w:rsid w:val="000506D6"/>
    <w:rsid w:val="00054526"/>
    <w:rsid w:val="00054707"/>
    <w:rsid w:val="0005619A"/>
    <w:rsid w:val="00056A35"/>
    <w:rsid w:val="00056D90"/>
    <w:rsid w:val="0005722D"/>
    <w:rsid w:val="00057844"/>
    <w:rsid w:val="0006007F"/>
    <w:rsid w:val="000602AE"/>
    <w:rsid w:val="000614B1"/>
    <w:rsid w:val="000630CD"/>
    <w:rsid w:val="00064BDC"/>
    <w:rsid w:val="00065001"/>
    <w:rsid w:val="00066C01"/>
    <w:rsid w:val="000673FF"/>
    <w:rsid w:val="00067C47"/>
    <w:rsid w:val="00067C95"/>
    <w:rsid w:val="00067EEC"/>
    <w:rsid w:val="000700A1"/>
    <w:rsid w:val="00070BA9"/>
    <w:rsid w:val="0007120F"/>
    <w:rsid w:val="000719D2"/>
    <w:rsid w:val="00072FF2"/>
    <w:rsid w:val="00074581"/>
    <w:rsid w:val="00076216"/>
    <w:rsid w:val="00076734"/>
    <w:rsid w:val="00080FD0"/>
    <w:rsid w:val="00081435"/>
    <w:rsid w:val="0008180E"/>
    <w:rsid w:val="00081AE8"/>
    <w:rsid w:val="000823A3"/>
    <w:rsid w:val="000826AE"/>
    <w:rsid w:val="00085AD7"/>
    <w:rsid w:val="000865C7"/>
    <w:rsid w:val="0008682E"/>
    <w:rsid w:val="00086AF1"/>
    <w:rsid w:val="0008709B"/>
    <w:rsid w:val="00091F68"/>
    <w:rsid w:val="0009432B"/>
    <w:rsid w:val="00094456"/>
    <w:rsid w:val="00094EA4"/>
    <w:rsid w:val="00095C32"/>
    <w:rsid w:val="0009639A"/>
    <w:rsid w:val="00096A32"/>
    <w:rsid w:val="00097403"/>
    <w:rsid w:val="00097FB5"/>
    <w:rsid w:val="000A0132"/>
    <w:rsid w:val="000A02B5"/>
    <w:rsid w:val="000A0AFA"/>
    <w:rsid w:val="000A0C80"/>
    <w:rsid w:val="000A1595"/>
    <w:rsid w:val="000A1C46"/>
    <w:rsid w:val="000A2C5C"/>
    <w:rsid w:val="000A39A3"/>
    <w:rsid w:val="000A3C4B"/>
    <w:rsid w:val="000A4545"/>
    <w:rsid w:val="000A51A2"/>
    <w:rsid w:val="000A6402"/>
    <w:rsid w:val="000A7BBA"/>
    <w:rsid w:val="000A7F01"/>
    <w:rsid w:val="000B02E4"/>
    <w:rsid w:val="000B138D"/>
    <w:rsid w:val="000B1B67"/>
    <w:rsid w:val="000B1BAE"/>
    <w:rsid w:val="000B34AC"/>
    <w:rsid w:val="000B35C7"/>
    <w:rsid w:val="000B4D1C"/>
    <w:rsid w:val="000B5959"/>
    <w:rsid w:val="000B7150"/>
    <w:rsid w:val="000C206E"/>
    <w:rsid w:val="000C241C"/>
    <w:rsid w:val="000C256B"/>
    <w:rsid w:val="000C374B"/>
    <w:rsid w:val="000C447F"/>
    <w:rsid w:val="000C4AA4"/>
    <w:rsid w:val="000C4D89"/>
    <w:rsid w:val="000C554C"/>
    <w:rsid w:val="000C5FF6"/>
    <w:rsid w:val="000C6347"/>
    <w:rsid w:val="000C671C"/>
    <w:rsid w:val="000C7BC0"/>
    <w:rsid w:val="000D0786"/>
    <w:rsid w:val="000D0EC7"/>
    <w:rsid w:val="000D199F"/>
    <w:rsid w:val="000D1A95"/>
    <w:rsid w:val="000D2610"/>
    <w:rsid w:val="000D2E1B"/>
    <w:rsid w:val="000D30FF"/>
    <w:rsid w:val="000D4568"/>
    <w:rsid w:val="000D4853"/>
    <w:rsid w:val="000D54DC"/>
    <w:rsid w:val="000D6498"/>
    <w:rsid w:val="000D73F6"/>
    <w:rsid w:val="000E01BD"/>
    <w:rsid w:val="000E16D9"/>
    <w:rsid w:val="000E31BF"/>
    <w:rsid w:val="000E4436"/>
    <w:rsid w:val="000E600B"/>
    <w:rsid w:val="000E645B"/>
    <w:rsid w:val="000E6DEB"/>
    <w:rsid w:val="000F0293"/>
    <w:rsid w:val="000F1DDA"/>
    <w:rsid w:val="000F5DDC"/>
    <w:rsid w:val="000F6A69"/>
    <w:rsid w:val="000F7458"/>
    <w:rsid w:val="00100002"/>
    <w:rsid w:val="001017C0"/>
    <w:rsid w:val="0010216A"/>
    <w:rsid w:val="0010276A"/>
    <w:rsid w:val="00102AA6"/>
    <w:rsid w:val="00103032"/>
    <w:rsid w:val="001034F4"/>
    <w:rsid w:val="0010388F"/>
    <w:rsid w:val="00104B11"/>
    <w:rsid w:val="001065CB"/>
    <w:rsid w:val="001071DD"/>
    <w:rsid w:val="00107CCC"/>
    <w:rsid w:val="00107FFE"/>
    <w:rsid w:val="00110904"/>
    <w:rsid w:val="00110C91"/>
    <w:rsid w:val="00111B2A"/>
    <w:rsid w:val="001123EA"/>
    <w:rsid w:val="00113681"/>
    <w:rsid w:val="00113CA8"/>
    <w:rsid w:val="00115532"/>
    <w:rsid w:val="0011565C"/>
    <w:rsid w:val="00115725"/>
    <w:rsid w:val="0011683C"/>
    <w:rsid w:val="00117A86"/>
    <w:rsid w:val="00120026"/>
    <w:rsid w:val="001205E3"/>
    <w:rsid w:val="001207F9"/>
    <w:rsid w:val="00121E3B"/>
    <w:rsid w:val="0012256A"/>
    <w:rsid w:val="00122D7A"/>
    <w:rsid w:val="00123DCC"/>
    <w:rsid w:val="00124144"/>
    <w:rsid w:val="001254E2"/>
    <w:rsid w:val="00125D33"/>
    <w:rsid w:val="00126010"/>
    <w:rsid w:val="00127941"/>
    <w:rsid w:val="00127ABB"/>
    <w:rsid w:val="001308F8"/>
    <w:rsid w:val="001316A6"/>
    <w:rsid w:val="00131948"/>
    <w:rsid w:val="00131F48"/>
    <w:rsid w:val="001336AA"/>
    <w:rsid w:val="00136289"/>
    <w:rsid w:val="00137953"/>
    <w:rsid w:val="00140B36"/>
    <w:rsid w:val="001413C7"/>
    <w:rsid w:val="00142F95"/>
    <w:rsid w:val="00143042"/>
    <w:rsid w:val="001436AF"/>
    <w:rsid w:val="00144C1C"/>
    <w:rsid w:val="0014557D"/>
    <w:rsid w:val="00145D3A"/>
    <w:rsid w:val="00146A2B"/>
    <w:rsid w:val="00147122"/>
    <w:rsid w:val="00150903"/>
    <w:rsid w:val="00150B25"/>
    <w:rsid w:val="00152928"/>
    <w:rsid w:val="00152ABE"/>
    <w:rsid w:val="00153676"/>
    <w:rsid w:val="00153968"/>
    <w:rsid w:val="00154893"/>
    <w:rsid w:val="001560EB"/>
    <w:rsid w:val="0015707E"/>
    <w:rsid w:val="00157F2F"/>
    <w:rsid w:val="001603C1"/>
    <w:rsid w:val="00160EC2"/>
    <w:rsid w:val="00161B4C"/>
    <w:rsid w:val="001621A6"/>
    <w:rsid w:val="00162209"/>
    <w:rsid w:val="001636FB"/>
    <w:rsid w:val="00163E60"/>
    <w:rsid w:val="0016433E"/>
    <w:rsid w:val="001646D9"/>
    <w:rsid w:val="00164C6F"/>
    <w:rsid w:val="00164FBD"/>
    <w:rsid w:val="001654FE"/>
    <w:rsid w:val="00165908"/>
    <w:rsid w:val="00165E65"/>
    <w:rsid w:val="001661B2"/>
    <w:rsid w:val="00167B6F"/>
    <w:rsid w:val="0017281A"/>
    <w:rsid w:val="00173362"/>
    <w:rsid w:val="00173583"/>
    <w:rsid w:val="00173A36"/>
    <w:rsid w:val="0017401A"/>
    <w:rsid w:val="00174723"/>
    <w:rsid w:val="001764D3"/>
    <w:rsid w:val="00176630"/>
    <w:rsid w:val="00176FD5"/>
    <w:rsid w:val="00177DCD"/>
    <w:rsid w:val="001801CE"/>
    <w:rsid w:val="00180407"/>
    <w:rsid w:val="00182274"/>
    <w:rsid w:val="0018263E"/>
    <w:rsid w:val="001844D1"/>
    <w:rsid w:val="00186D2A"/>
    <w:rsid w:val="0018765C"/>
    <w:rsid w:val="001877AA"/>
    <w:rsid w:val="001877E9"/>
    <w:rsid w:val="00187CEE"/>
    <w:rsid w:val="00187DF4"/>
    <w:rsid w:val="00191228"/>
    <w:rsid w:val="00192B98"/>
    <w:rsid w:val="0019591B"/>
    <w:rsid w:val="00195A30"/>
    <w:rsid w:val="001963DB"/>
    <w:rsid w:val="0019748E"/>
    <w:rsid w:val="00197B87"/>
    <w:rsid w:val="001A0653"/>
    <w:rsid w:val="001A0F9E"/>
    <w:rsid w:val="001A4BE8"/>
    <w:rsid w:val="001A4F2A"/>
    <w:rsid w:val="001A5555"/>
    <w:rsid w:val="001A5DDA"/>
    <w:rsid w:val="001A6234"/>
    <w:rsid w:val="001A76B1"/>
    <w:rsid w:val="001B09CB"/>
    <w:rsid w:val="001B0D88"/>
    <w:rsid w:val="001B0FA1"/>
    <w:rsid w:val="001B150F"/>
    <w:rsid w:val="001B3A49"/>
    <w:rsid w:val="001B3AFE"/>
    <w:rsid w:val="001B3EF4"/>
    <w:rsid w:val="001B403F"/>
    <w:rsid w:val="001B45B6"/>
    <w:rsid w:val="001B4809"/>
    <w:rsid w:val="001B4B10"/>
    <w:rsid w:val="001B6083"/>
    <w:rsid w:val="001B6CD0"/>
    <w:rsid w:val="001B76F2"/>
    <w:rsid w:val="001B7939"/>
    <w:rsid w:val="001C0E98"/>
    <w:rsid w:val="001C12EB"/>
    <w:rsid w:val="001C19C9"/>
    <w:rsid w:val="001C1C65"/>
    <w:rsid w:val="001C1D2D"/>
    <w:rsid w:val="001C2094"/>
    <w:rsid w:val="001C2D61"/>
    <w:rsid w:val="001C329C"/>
    <w:rsid w:val="001C33A4"/>
    <w:rsid w:val="001C4E64"/>
    <w:rsid w:val="001C5091"/>
    <w:rsid w:val="001C5D11"/>
    <w:rsid w:val="001C697B"/>
    <w:rsid w:val="001C6D36"/>
    <w:rsid w:val="001C6FA5"/>
    <w:rsid w:val="001C7682"/>
    <w:rsid w:val="001D033F"/>
    <w:rsid w:val="001D0C16"/>
    <w:rsid w:val="001D27DC"/>
    <w:rsid w:val="001D3316"/>
    <w:rsid w:val="001D3581"/>
    <w:rsid w:val="001D37ED"/>
    <w:rsid w:val="001D3AF2"/>
    <w:rsid w:val="001D45A2"/>
    <w:rsid w:val="001D466F"/>
    <w:rsid w:val="001D67DE"/>
    <w:rsid w:val="001E0A24"/>
    <w:rsid w:val="001E19EE"/>
    <w:rsid w:val="001E22F0"/>
    <w:rsid w:val="001E2A95"/>
    <w:rsid w:val="001E3709"/>
    <w:rsid w:val="001E390D"/>
    <w:rsid w:val="001E4B75"/>
    <w:rsid w:val="001E4FD3"/>
    <w:rsid w:val="001E5006"/>
    <w:rsid w:val="001E57B9"/>
    <w:rsid w:val="001E5B5F"/>
    <w:rsid w:val="001E5DEF"/>
    <w:rsid w:val="001E7697"/>
    <w:rsid w:val="001E7E55"/>
    <w:rsid w:val="001F046F"/>
    <w:rsid w:val="001F0504"/>
    <w:rsid w:val="001F1973"/>
    <w:rsid w:val="001F2AC0"/>
    <w:rsid w:val="001F3B35"/>
    <w:rsid w:val="001F493F"/>
    <w:rsid w:val="001F4E2E"/>
    <w:rsid w:val="001F5C8C"/>
    <w:rsid w:val="001F62BA"/>
    <w:rsid w:val="001F7063"/>
    <w:rsid w:val="00200253"/>
    <w:rsid w:val="00200A08"/>
    <w:rsid w:val="00202F15"/>
    <w:rsid w:val="00202F3B"/>
    <w:rsid w:val="00203742"/>
    <w:rsid w:val="002044D6"/>
    <w:rsid w:val="00205285"/>
    <w:rsid w:val="0020578F"/>
    <w:rsid w:val="00205A6A"/>
    <w:rsid w:val="00205E75"/>
    <w:rsid w:val="00206A75"/>
    <w:rsid w:val="00206B02"/>
    <w:rsid w:val="00206D41"/>
    <w:rsid w:val="00207039"/>
    <w:rsid w:val="002101F6"/>
    <w:rsid w:val="002116CD"/>
    <w:rsid w:val="002117B1"/>
    <w:rsid w:val="00211888"/>
    <w:rsid w:val="0021253F"/>
    <w:rsid w:val="00212C05"/>
    <w:rsid w:val="0021399D"/>
    <w:rsid w:val="00213A86"/>
    <w:rsid w:val="00214D66"/>
    <w:rsid w:val="0021510D"/>
    <w:rsid w:val="00215B2D"/>
    <w:rsid w:val="00215FE5"/>
    <w:rsid w:val="00216102"/>
    <w:rsid w:val="002172DC"/>
    <w:rsid w:val="002213BC"/>
    <w:rsid w:val="00222DF2"/>
    <w:rsid w:val="00222E4D"/>
    <w:rsid w:val="0022401A"/>
    <w:rsid w:val="0022675E"/>
    <w:rsid w:val="0022676D"/>
    <w:rsid w:val="00227031"/>
    <w:rsid w:val="00231ABD"/>
    <w:rsid w:val="00232111"/>
    <w:rsid w:val="00233D0B"/>
    <w:rsid w:val="00234ADE"/>
    <w:rsid w:val="0023513E"/>
    <w:rsid w:val="0023544F"/>
    <w:rsid w:val="00237924"/>
    <w:rsid w:val="00237DA9"/>
    <w:rsid w:val="0024043F"/>
    <w:rsid w:val="002410A5"/>
    <w:rsid w:val="00241644"/>
    <w:rsid w:val="002429AD"/>
    <w:rsid w:val="00243817"/>
    <w:rsid w:val="00244376"/>
    <w:rsid w:val="00244A46"/>
    <w:rsid w:val="00245396"/>
    <w:rsid w:val="00246892"/>
    <w:rsid w:val="00247698"/>
    <w:rsid w:val="00250AEC"/>
    <w:rsid w:val="00251534"/>
    <w:rsid w:val="00252047"/>
    <w:rsid w:val="002524CD"/>
    <w:rsid w:val="00252A78"/>
    <w:rsid w:val="00252F4B"/>
    <w:rsid w:val="0025385C"/>
    <w:rsid w:val="00254924"/>
    <w:rsid w:val="00254A52"/>
    <w:rsid w:val="00254D32"/>
    <w:rsid w:val="00255631"/>
    <w:rsid w:val="00255A78"/>
    <w:rsid w:val="00255D77"/>
    <w:rsid w:val="00256EBC"/>
    <w:rsid w:val="00257967"/>
    <w:rsid w:val="00260D96"/>
    <w:rsid w:val="00262E92"/>
    <w:rsid w:val="002630A4"/>
    <w:rsid w:val="00263EF9"/>
    <w:rsid w:val="0026579C"/>
    <w:rsid w:val="00265D83"/>
    <w:rsid w:val="00265F36"/>
    <w:rsid w:val="0026603E"/>
    <w:rsid w:val="00266452"/>
    <w:rsid w:val="002666BD"/>
    <w:rsid w:val="00266B32"/>
    <w:rsid w:val="002671DA"/>
    <w:rsid w:val="00267313"/>
    <w:rsid w:val="002679D3"/>
    <w:rsid w:val="00270564"/>
    <w:rsid w:val="00271315"/>
    <w:rsid w:val="00271797"/>
    <w:rsid w:val="00272327"/>
    <w:rsid w:val="002732E4"/>
    <w:rsid w:val="0027344D"/>
    <w:rsid w:val="00273B5C"/>
    <w:rsid w:val="002757FC"/>
    <w:rsid w:val="00275EE5"/>
    <w:rsid w:val="00276D8E"/>
    <w:rsid w:val="00280A6B"/>
    <w:rsid w:val="002812B4"/>
    <w:rsid w:val="00283025"/>
    <w:rsid w:val="00284294"/>
    <w:rsid w:val="0028521D"/>
    <w:rsid w:val="002853A2"/>
    <w:rsid w:val="002866EC"/>
    <w:rsid w:val="00286956"/>
    <w:rsid w:val="00287953"/>
    <w:rsid w:val="00291056"/>
    <w:rsid w:val="00291EB1"/>
    <w:rsid w:val="00292261"/>
    <w:rsid w:val="002944EA"/>
    <w:rsid w:val="00294B83"/>
    <w:rsid w:val="00295622"/>
    <w:rsid w:val="00295782"/>
    <w:rsid w:val="00295960"/>
    <w:rsid w:val="0029790A"/>
    <w:rsid w:val="00297FE0"/>
    <w:rsid w:val="002A036E"/>
    <w:rsid w:val="002A2084"/>
    <w:rsid w:val="002A59FB"/>
    <w:rsid w:val="002A6659"/>
    <w:rsid w:val="002A6841"/>
    <w:rsid w:val="002A68EB"/>
    <w:rsid w:val="002A6F56"/>
    <w:rsid w:val="002A71B3"/>
    <w:rsid w:val="002A795B"/>
    <w:rsid w:val="002B0378"/>
    <w:rsid w:val="002B04C5"/>
    <w:rsid w:val="002B06DA"/>
    <w:rsid w:val="002B0A5F"/>
    <w:rsid w:val="002B1E9C"/>
    <w:rsid w:val="002B21AD"/>
    <w:rsid w:val="002B2916"/>
    <w:rsid w:val="002B2CC6"/>
    <w:rsid w:val="002B3270"/>
    <w:rsid w:val="002B3FE5"/>
    <w:rsid w:val="002B473A"/>
    <w:rsid w:val="002B5536"/>
    <w:rsid w:val="002B5FE9"/>
    <w:rsid w:val="002B62A0"/>
    <w:rsid w:val="002B62C1"/>
    <w:rsid w:val="002B7D6C"/>
    <w:rsid w:val="002C092B"/>
    <w:rsid w:val="002C16C6"/>
    <w:rsid w:val="002C2329"/>
    <w:rsid w:val="002C3105"/>
    <w:rsid w:val="002C6504"/>
    <w:rsid w:val="002C6576"/>
    <w:rsid w:val="002C6D2D"/>
    <w:rsid w:val="002C70E3"/>
    <w:rsid w:val="002D0D75"/>
    <w:rsid w:val="002D1F62"/>
    <w:rsid w:val="002D2BC9"/>
    <w:rsid w:val="002D3C9D"/>
    <w:rsid w:val="002D6081"/>
    <w:rsid w:val="002D665D"/>
    <w:rsid w:val="002D69E5"/>
    <w:rsid w:val="002D710D"/>
    <w:rsid w:val="002E18B2"/>
    <w:rsid w:val="002E2C44"/>
    <w:rsid w:val="002E3695"/>
    <w:rsid w:val="002E381B"/>
    <w:rsid w:val="002E58F6"/>
    <w:rsid w:val="002E624B"/>
    <w:rsid w:val="002E68DD"/>
    <w:rsid w:val="002E6A3D"/>
    <w:rsid w:val="002E6CA2"/>
    <w:rsid w:val="002E7682"/>
    <w:rsid w:val="002E776E"/>
    <w:rsid w:val="002E7C4F"/>
    <w:rsid w:val="002E7E01"/>
    <w:rsid w:val="002F0B83"/>
    <w:rsid w:val="002F123A"/>
    <w:rsid w:val="002F15CB"/>
    <w:rsid w:val="002F2768"/>
    <w:rsid w:val="002F3F78"/>
    <w:rsid w:val="002F540B"/>
    <w:rsid w:val="002F5979"/>
    <w:rsid w:val="002F5E8C"/>
    <w:rsid w:val="002F7406"/>
    <w:rsid w:val="00301B2A"/>
    <w:rsid w:val="0030395B"/>
    <w:rsid w:val="003046F5"/>
    <w:rsid w:val="003054CC"/>
    <w:rsid w:val="00306D1E"/>
    <w:rsid w:val="00307475"/>
    <w:rsid w:val="003078CE"/>
    <w:rsid w:val="00307E73"/>
    <w:rsid w:val="00310418"/>
    <w:rsid w:val="003106C9"/>
    <w:rsid w:val="00311B36"/>
    <w:rsid w:val="00313247"/>
    <w:rsid w:val="00313E35"/>
    <w:rsid w:val="00314AD6"/>
    <w:rsid w:val="003159A2"/>
    <w:rsid w:val="00316614"/>
    <w:rsid w:val="0031760A"/>
    <w:rsid w:val="003176D3"/>
    <w:rsid w:val="00320CD2"/>
    <w:rsid w:val="00322B0A"/>
    <w:rsid w:val="00322E0C"/>
    <w:rsid w:val="00322E61"/>
    <w:rsid w:val="00323F5D"/>
    <w:rsid w:val="00325EAF"/>
    <w:rsid w:val="003263BC"/>
    <w:rsid w:val="003273F4"/>
    <w:rsid w:val="0033006D"/>
    <w:rsid w:val="00330F15"/>
    <w:rsid w:val="003321BF"/>
    <w:rsid w:val="0033304B"/>
    <w:rsid w:val="00334077"/>
    <w:rsid w:val="0033469B"/>
    <w:rsid w:val="003348F6"/>
    <w:rsid w:val="00336C1D"/>
    <w:rsid w:val="00337AEA"/>
    <w:rsid w:val="003409AD"/>
    <w:rsid w:val="00341EC8"/>
    <w:rsid w:val="00342E64"/>
    <w:rsid w:val="0034465E"/>
    <w:rsid w:val="0034599C"/>
    <w:rsid w:val="003468A9"/>
    <w:rsid w:val="00346AA1"/>
    <w:rsid w:val="003473DE"/>
    <w:rsid w:val="00347634"/>
    <w:rsid w:val="0034769A"/>
    <w:rsid w:val="00347E68"/>
    <w:rsid w:val="003500EA"/>
    <w:rsid w:val="003503C5"/>
    <w:rsid w:val="00351529"/>
    <w:rsid w:val="00351C42"/>
    <w:rsid w:val="00352633"/>
    <w:rsid w:val="003536BA"/>
    <w:rsid w:val="00354A9F"/>
    <w:rsid w:val="00354B84"/>
    <w:rsid w:val="00354D1C"/>
    <w:rsid w:val="00354D2E"/>
    <w:rsid w:val="00355407"/>
    <w:rsid w:val="00355663"/>
    <w:rsid w:val="003575C9"/>
    <w:rsid w:val="0035763B"/>
    <w:rsid w:val="00357831"/>
    <w:rsid w:val="00357C4C"/>
    <w:rsid w:val="0036035C"/>
    <w:rsid w:val="0036186B"/>
    <w:rsid w:val="00362E1C"/>
    <w:rsid w:val="00363837"/>
    <w:rsid w:val="00364A70"/>
    <w:rsid w:val="0036583D"/>
    <w:rsid w:val="00366C0F"/>
    <w:rsid w:val="003676C5"/>
    <w:rsid w:val="00367E18"/>
    <w:rsid w:val="00367E5D"/>
    <w:rsid w:val="003717B7"/>
    <w:rsid w:val="00373228"/>
    <w:rsid w:val="00373A5A"/>
    <w:rsid w:val="00373AD1"/>
    <w:rsid w:val="003744F6"/>
    <w:rsid w:val="00374914"/>
    <w:rsid w:val="0037589E"/>
    <w:rsid w:val="003765B0"/>
    <w:rsid w:val="00376673"/>
    <w:rsid w:val="00376744"/>
    <w:rsid w:val="00377490"/>
    <w:rsid w:val="00382A2F"/>
    <w:rsid w:val="00382D5B"/>
    <w:rsid w:val="00383FFD"/>
    <w:rsid w:val="003853E6"/>
    <w:rsid w:val="00385616"/>
    <w:rsid w:val="00385619"/>
    <w:rsid w:val="00386431"/>
    <w:rsid w:val="00386D57"/>
    <w:rsid w:val="00390627"/>
    <w:rsid w:val="00393370"/>
    <w:rsid w:val="0039339C"/>
    <w:rsid w:val="003943D0"/>
    <w:rsid w:val="003955BB"/>
    <w:rsid w:val="003A1C4E"/>
    <w:rsid w:val="003A334F"/>
    <w:rsid w:val="003A3D11"/>
    <w:rsid w:val="003A45E9"/>
    <w:rsid w:val="003A4B8D"/>
    <w:rsid w:val="003A602A"/>
    <w:rsid w:val="003A61F6"/>
    <w:rsid w:val="003A6A70"/>
    <w:rsid w:val="003A7464"/>
    <w:rsid w:val="003A7747"/>
    <w:rsid w:val="003B14E0"/>
    <w:rsid w:val="003B19B9"/>
    <w:rsid w:val="003B1EA4"/>
    <w:rsid w:val="003B5663"/>
    <w:rsid w:val="003B7722"/>
    <w:rsid w:val="003C0F0D"/>
    <w:rsid w:val="003C1200"/>
    <w:rsid w:val="003C13EC"/>
    <w:rsid w:val="003C2A70"/>
    <w:rsid w:val="003C36E6"/>
    <w:rsid w:val="003C393D"/>
    <w:rsid w:val="003C471E"/>
    <w:rsid w:val="003C4ECB"/>
    <w:rsid w:val="003C50BD"/>
    <w:rsid w:val="003C50F1"/>
    <w:rsid w:val="003C542C"/>
    <w:rsid w:val="003C5455"/>
    <w:rsid w:val="003C5DFD"/>
    <w:rsid w:val="003C6C34"/>
    <w:rsid w:val="003C754F"/>
    <w:rsid w:val="003C7620"/>
    <w:rsid w:val="003C7DFE"/>
    <w:rsid w:val="003D11DB"/>
    <w:rsid w:val="003D2059"/>
    <w:rsid w:val="003D2CBD"/>
    <w:rsid w:val="003D2E00"/>
    <w:rsid w:val="003D36D5"/>
    <w:rsid w:val="003D3E01"/>
    <w:rsid w:val="003D475B"/>
    <w:rsid w:val="003D4BF4"/>
    <w:rsid w:val="003D596C"/>
    <w:rsid w:val="003D7C72"/>
    <w:rsid w:val="003E03DA"/>
    <w:rsid w:val="003E09EE"/>
    <w:rsid w:val="003E2700"/>
    <w:rsid w:val="003E27F4"/>
    <w:rsid w:val="003E429E"/>
    <w:rsid w:val="003E4F0F"/>
    <w:rsid w:val="003E4FC5"/>
    <w:rsid w:val="003E65A6"/>
    <w:rsid w:val="003E744F"/>
    <w:rsid w:val="003E74B7"/>
    <w:rsid w:val="003E773B"/>
    <w:rsid w:val="003E7D33"/>
    <w:rsid w:val="003F024B"/>
    <w:rsid w:val="003F11CE"/>
    <w:rsid w:val="003F1D07"/>
    <w:rsid w:val="003F26EE"/>
    <w:rsid w:val="003F2D5B"/>
    <w:rsid w:val="003F3681"/>
    <w:rsid w:val="003F39A6"/>
    <w:rsid w:val="003F3E3A"/>
    <w:rsid w:val="003F404E"/>
    <w:rsid w:val="003F437E"/>
    <w:rsid w:val="003F5025"/>
    <w:rsid w:val="003F558F"/>
    <w:rsid w:val="003F5FE3"/>
    <w:rsid w:val="003F66D8"/>
    <w:rsid w:val="003F691D"/>
    <w:rsid w:val="003F6D0D"/>
    <w:rsid w:val="00401234"/>
    <w:rsid w:val="00402B1E"/>
    <w:rsid w:val="00404EEB"/>
    <w:rsid w:val="004066FE"/>
    <w:rsid w:val="004079FA"/>
    <w:rsid w:val="00407ECF"/>
    <w:rsid w:val="00411E8D"/>
    <w:rsid w:val="0041269A"/>
    <w:rsid w:val="00412E73"/>
    <w:rsid w:val="0041319B"/>
    <w:rsid w:val="004159A5"/>
    <w:rsid w:val="0041685E"/>
    <w:rsid w:val="00416D8F"/>
    <w:rsid w:val="00417023"/>
    <w:rsid w:val="00417717"/>
    <w:rsid w:val="00420157"/>
    <w:rsid w:val="00420370"/>
    <w:rsid w:val="004247E8"/>
    <w:rsid w:val="004265D7"/>
    <w:rsid w:val="00426E15"/>
    <w:rsid w:val="00426F9A"/>
    <w:rsid w:val="00427D0C"/>
    <w:rsid w:val="00432677"/>
    <w:rsid w:val="00432A24"/>
    <w:rsid w:val="004332E3"/>
    <w:rsid w:val="0043347A"/>
    <w:rsid w:val="00433C5C"/>
    <w:rsid w:val="004341B4"/>
    <w:rsid w:val="00434274"/>
    <w:rsid w:val="004344FD"/>
    <w:rsid w:val="00434C09"/>
    <w:rsid w:val="00435522"/>
    <w:rsid w:val="00436CDE"/>
    <w:rsid w:val="00437D04"/>
    <w:rsid w:val="0044019B"/>
    <w:rsid w:val="004405F0"/>
    <w:rsid w:val="00440907"/>
    <w:rsid w:val="00440975"/>
    <w:rsid w:val="00442089"/>
    <w:rsid w:val="004426F0"/>
    <w:rsid w:val="00443B8A"/>
    <w:rsid w:val="00443C7A"/>
    <w:rsid w:val="00444531"/>
    <w:rsid w:val="0044524F"/>
    <w:rsid w:val="00445250"/>
    <w:rsid w:val="0044586D"/>
    <w:rsid w:val="00445DF3"/>
    <w:rsid w:val="00445E2B"/>
    <w:rsid w:val="004468A5"/>
    <w:rsid w:val="00447C85"/>
    <w:rsid w:val="00450922"/>
    <w:rsid w:val="00451163"/>
    <w:rsid w:val="00451ED2"/>
    <w:rsid w:val="0045245D"/>
    <w:rsid w:val="00452C6B"/>
    <w:rsid w:val="00452E21"/>
    <w:rsid w:val="00453072"/>
    <w:rsid w:val="004536A2"/>
    <w:rsid w:val="00453AAB"/>
    <w:rsid w:val="00454758"/>
    <w:rsid w:val="00454F57"/>
    <w:rsid w:val="004562BD"/>
    <w:rsid w:val="004568CC"/>
    <w:rsid w:val="00456CB2"/>
    <w:rsid w:val="00460030"/>
    <w:rsid w:val="004621BD"/>
    <w:rsid w:val="00462AFB"/>
    <w:rsid w:val="0046382A"/>
    <w:rsid w:val="00463D47"/>
    <w:rsid w:val="004640E1"/>
    <w:rsid w:val="004641D0"/>
    <w:rsid w:val="004649EB"/>
    <w:rsid w:val="00465822"/>
    <w:rsid w:val="00466431"/>
    <w:rsid w:val="004672CA"/>
    <w:rsid w:val="0047057D"/>
    <w:rsid w:val="00470DDE"/>
    <w:rsid w:val="0047278B"/>
    <w:rsid w:val="00472F76"/>
    <w:rsid w:val="00473311"/>
    <w:rsid w:val="00473BF7"/>
    <w:rsid w:val="00475191"/>
    <w:rsid w:val="00480754"/>
    <w:rsid w:val="00480F95"/>
    <w:rsid w:val="00481F22"/>
    <w:rsid w:val="004823E4"/>
    <w:rsid w:val="00483337"/>
    <w:rsid w:val="00484AAA"/>
    <w:rsid w:val="004862E8"/>
    <w:rsid w:val="0048681E"/>
    <w:rsid w:val="0048697E"/>
    <w:rsid w:val="00486B76"/>
    <w:rsid w:val="0048724D"/>
    <w:rsid w:val="00487337"/>
    <w:rsid w:val="0048754C"/>
    <w:rsid w:val="00490521"/>
    <w:rsid w:val="0049183D"/>
    <w:rsid w:val="00491BF9"/>
    <w:rsid w:val="00491F70"/>
    <w:rsid w:val="0049291D"/>
    <w:rsid w:val="00493EAC"/>
    <w:rsid w:val="00493F05"/>
    <w:rsid w:val="00494601"/>
    <w:rsid w:val="0049560F"/>
    <w:rsid w:val="00496831"/>
    <w:rsid w:val="004A1986"/>
    <w:rsid w:val="004A1E76"/>
    <w:rsid w:val="004A22E4"/>
    <w:rsid w:val="004A2428"/>
    <w:rsid w:val="004A381A"/>
    <w:rsid w:val="004A52C3"/>
    <w:rsid w:val="004A5AEE"/>
    <w:rsid w:val="004A6CB6"/>
    <w:rsid w:val="004A761C"/>
    <w:rsid w:val="004A7711"/>
    <w:rsid w:val="004B0BA5"/>
    <w:rsid w:val="004B0FFB"/>
    <w:rsid w:val="004B1698"/>
    <w:rsid w:val="004B18CD"/>
    <w:rsid w:val="004B3840"/>
    <w:rsid w:val="004B41EF"/>
    <w:rsid w:val="004B4604"/>
    <w:rsid w:val="004B5033"/>
    <w:rsid w:val="004B595D"/>
    <w:rsid w:val="004B6257"/>
    <w:rsid w:val="004B6633"/>
    <w:rsid w:val="004B722C"/>
    <w:rsid w:val="004B7A1B"/>
    <w:rsid w:val="004C0B23"/>
    <w:rsid w:val="004C0D4A"/>
    <w:rsid w:val="004C3CFC"/>
    <w:rsid w:val="004C3F7A"/>
    <w:rsid w:val="004C42E5"/>
    <w:rsid w:val="004C53AE"/>
    <w:rsid w:val="004C5B48"/>
    <w:rsid w:val="004C6C55"/>
    <w:rsid w:val="004C6D21"/>
    <w:rsid w:val="004C6FB9"/>
    <w:rsid w:val="004C6FEC"/>
    <w:rsid w:val="004D0A23"/>
    <w:rsid w:val="004D2435"/>
    <w:rsid w:val="004D26FD"/>
    <w:rsid w:val="004D39D4"/>
    <w:rsid w:val="004D4371"/>
    <w:rsid w:val="004D47EE"/>
    <w:rsid w:val="004D48AD"/>
    <w:rsid w:val="004D4947"/>
    <w:rsid w:val="004D5EBC"/>
    <w:rsid w:val="004D62C1"/>
    <w:rsid w:val="004D62F6"/>
    <w:rsid w:val="004E32E8"/>
    <w:rsid w:val="004E3C9C"/>
    <w:rsid w:val="004E51A6"/>
    <w:rsid w:val="004E62A0"/>
    <w:rsid w:val="004E74DD"/>
    <w:rsid w:val="004E778D"/>
    <w:rsid w:val="004F0523"/>
    <w:rsid w:val="004F2C38"/>
    <w:rsid w:val="004F3171"/>
    <w:rsid w:val="004F3C5D"/>
    <w:rsid w:val="004F3DFA"/>
    <w:rsid w:val="004F48F7"/>
    <w:rsid w:val="005022CC"/>
    <w:rsid w:val="005027A2"/>
    <w:rsid w:val="00502E30"/>
    <w:rsid w:val="00504010"/>
    <w:rsid w:val="00505887"/>
    <w:rsid w:val="005069A7"/>
    <w:rsid w:val="005078A5"/>
    <w:rsid w:val="0051138B"/>
    <w:rsid w:val="0051166A"/>
    <w:rsid w:val="00511F85"/>
    <w:rsid w:val="00512422"/>
    <w:rsid w:val="00512D1F"/>
    <w:rsid w:val="005136E5"/>
    <w:rsid w:val="005154D0"/>
    <w:rsid w:val="005157AD"/>
    <w:rsid w:val="0051584F"/>
    <w:rsid w:val="0051637C"/>
    <w:rsid w:val="005178F7"/>
    <w:rsid w:val="00517927"/>
    <w:rsid w:val="005179A7"/>
    <w:rsid w:val="00517BF2"/>
    <w:rsid w:val="00517FFC"/>
    <w:rsid w:val="0052158C"/>
    <w:rsid w:val="005217DE"/>
    <w:rsid w:val="00521E8B"/>
    <w:rsid w:val="005222B5"/>
    <w:rsid w:val="005226BF"/>
    <w:rsid w:val="00523638"/>
    <w:rsid w:val="005238F5"/>
    <w:rsid w:val="00524317"/>
    <w:rsid w:val="005246FA"/>
    <w:rsid w:val="00524DC5"/>
    <w:rsid w:val="00525323"/>
    <w:rsid w:val="00527274"/>
    <w:rsid w:val="00527400"/>
    <w:rsid w:val="00527AA2"/>
    <w:rsid w:val="00531A30"/>
    <w:rsid w:val="0053238E"/>
    <w:rsid w:val="00532400"/>
    <w:rsid w:val="0053330D"/>
    <w:rsid w:val="005339D7"/>
    <w:rsid w:val="00533A7A"/>
    <w:rsid w:val="00533CD9"/>
    <w:rsid w:val="00534C33"/>
    <w:rsid w:val="00534E52"/>
    <w:rsid w:val="00540543"/>
    <w:rsid w:val="00540A66"/>
    <w:rsid w:val="005415BA"/>
    <w:rsid w:val="0054171F"/>
    <w:rsid w:val="00541C90"/>
    <w:rsid w:val="00541CD0"/>
    <w:rsid w:val="00542654"/>
    <w:rsid w:val="005427FF"/>
    <w:rsid w:val="00542D45"/>
    <w:rsid w:val="0054542F"/>
    <w:rsid w:val="00545B31"/>
    <w:rsid w:val="00545D7C"/>
    <w:rsid w:val="00545F2F"/>
    <w:rsid w:val="00546FB9"/>
    <w:rsid w:val="00550128"/>
    <w:rsid w:val="0055075E"/>
    <w:rsid w:val="00550F68"/>
    <w:rsid w:val="0055243A"/>
    <w:rsid w:val="00553665"/>
    <w:rsid w:val="005538CC"/>
    <w:rsid w:val="00553E9C"/>
    <w:rsid w:val="00553EF4"/>
    <w:rsid w:val="00554768"/>
    <w:rsid w:val="00555004"/>
    <w:rsid w:val="005568FA"/>
    <w:rsid w:val="00556A59"/>
    <w:rsid w:val="00556CF0"/>
    <w:rsid w:val="00557EEF"/>
    <w:rsid w:val="00560F0D"/>
    <w:rsid w:val="00561498"/>
    <w:rsid w:val="00562072"/>
    <w:rsid w:val="00562E3A"/>
    <w:rsid w:val="00562FFA"/>
    <w:rsid w:val="005637C9"/>
    <w:rsid w:val="00563C21"/>
    <w:rsid w:val="00563CD6"/>
    <w:rsid w:val="0056461F"/>
    <w:rsid w:val="005650D9"/>
    <w:rsid w:val="00565C69"/>
    <w:rsid w:val="00565DE2"/>
    <w:rsid w:val="005667FA"/>
    <w:rsid w:val="005668A1"/>
    <w:rsid w:val="00566E5E"/>
    <w:rsid w:val="00567BC0"/>
    <w:rsid w:val="00567CDE"/>
    <w:rsid w:val="00571D7B"/>
    <w:rsid w:val="005722DF"/>
    <w:rsid w:val="00573309"/>
    <w:rsid w:val="005740D3"/>
    <w:rsid w:val="00574A9E"/>
    <w:rsid w:val="00574B07"/>
    <w:rsid w:val="005760E5"/>
    <w:rsid w:val="00576A1B"/>
    <w:rsid w:val="005800CE"/>
    <w:rsid w:val="005816B6"/>
    <w:rsid w:val="0058257D"/>
    <w:rsid w:val="00585FE6"/>
    <w:rsid w:val="00586CE6"/>
    <w:rsid w:val="00586F36"/>
    <w:rsid w:val="00587746"/>
    <w:rsid w:val="005879C2"/>
    <w:rsid w:val="00590029"/>
    <w:rsid w:val="005907DB"/>
    <w:rsid w:val="0059169D"/>
    <w:rsid w:val="00591770"/>
    <w:rsid w:val="00591819"/>
    <w:rsid w:val="00591E68"/>
    <w:rsid w:val="00593185"/>
    <w:rsid w:val="00593745"/>
    <w:rsid w:val="0059522F"/>
    <w:rsid w:val="005977D7"/>
    <w:rsid w:val="005A0555"/>
    <w:rsid w:val="005A1F0F"/>
    <w:rsid w:val="005A22B2"/>
    <w:rsid w:val="005A34C5"/>
    <w:rsid w:val="005A487F"/>
    <w:rsid w:val="005A5560"/>
    <w:rsid w:val="005A66E4"/>
    <w:rsid w:val="005A6795"/>
    <w:rsid w:val="005A682C"/>
    <w:rsid w:val="005A7015"/>
    <w:rsid w:val="005A718D"/>
    <w:rsid w:val="005A7C69"/>
    <w:rsid w:val="005B06EB"/>
    <w:rsid w:val="005B143F"/>
    <w:rsid w:val="005B19A7"/>
    <w:rsid w:val="005B1BD1"/>
    <w:rsid w:val="005B21A3"/>
    <w:rsid w:val="005B25DD"/>
    <w:rsid w:val="005B2DC1"/>
    <w:rsid w:val="005B4578"/>
    <w:rsid w:val="005B4DE0"/>
    <w:rsid w:val="005B5DC5"/>
    <w:rsid w:val="005B6BEF"/>
    <w:rsid w:val="005C0A42"/>
    <w:rsid w:val="005C2F28"/>
    <w:rsid w:val="005C2F64"/>
    <w:rsid w:val="005C3EB2"/>
    <w:rsid w:val="005C4A7B"/>
    <w:rsid w:val="005C5224"/>
    <w:rsid w:val="005C59FA"/>
    <w:rsid w:val="005C79F9"/>
    <w:rsid w:val="005D0E5E"/>
    <w:rsid w:val="005D1956"/>
    <w:rsid w:val="005D27BD"/>
    <w:rsid w:val="005D2F08"/>
    <w:rsid w:val="005D329C"/>
    <w:rsid w:val="005D38F2"/>
    <w:rsid w:val="005D3E75"/>
    <w:rsid w:val="005D4660"/>
    <w:rsid w:val="005D504A"/>
    <w:rsid w:val="005D5628"/>
    <w:rsid w:val="005D576E"/>
    <w:rsid w:val="005D6142"/>
    <w:rsid w:val="005D6576"/>
    <w:rsid w:val="005D7677"/>
    <w:rsid w:val="005D7713"/>
    <w:rsid w:val="005E026C"/>
    <w:rsid w:val="005E56DD"/>
    <w:rsid w:val="005E7AFE"/>
    <w:rsid w:val="005E7D63"/>
    <w:rsid w:val="005E7E0B"/>
    <w:rsid w:val="005F003F"/>
    <w:rsid w:val="005F075C"/>
    <w:rsid w:val="005F0A8E"/>
    <w:rsid w:val="005F1D2D"/>
    <w:rsid w:val="005F43D8"/>
    <w:rsid w:val="005F47DD"/>
    <w:rsid w:val="005F611D"/>
    <w:rsid w:val="005F64F8"/>
    <w:rsid w:val="005F6DCD"/>
    <w:rsid w:val="0060077A"/>
    <w:rsid w:val="0060094E"/>
    <w:rsid w:val="00601F87"/>
    <w:rsid w:val="00603B2F"/>
    <w:rsid w:val="00603CAB"/>
    <w:rsid w:val="006046DC"/>
    <w:rsid w:val="00605EF4"/>
    <w:rsid w:val="006070D1"/>
    <w:rsid w:val="0060742F"/>
    <w:rsid w:val="00610369"/>
    <w:rsid w:val="006104D3"/>
    <w:rsid w:val="006108C9"/>
    <w:rsid w:val="00610E52"/>
    <w:rsid w:val="006118B6"/>
    <w:rsid w:val="00612D2E"/>
    <w:rsid w:val="00612DEF"/>
    <w:rsid w:val="00612E34"/>
    <w:rsid w:val="00613DC9"/>
    <w:rsid w:val="00614384"/>
    <w:rsid w:val="00614EC6"/>
    <w:rsid w:val="00615B06"/>
    <w:rsid w:val="00615C02"/>
    <w:rsid w:val="00616268"/>
    <w:rsid w:val="0061660F"/>
    <w:rsid w:val="00616918"/>
    <w:rsid w:val="00617E7D"/>
    <w:rsid w:val="006214ED"/>
    <w:rsid w:val="00621FEF"/>
    <w:rsid w:val="00622B33"/>
    <w:rsid w:val="00623D38"/>
    <w:rsid w:val="006242D5"/>
    <w:rsid w:val="00625246"/>
    <w:rsid w:val="0062589F"/>
    <w:rsid w:val="00625D50"/>
    <w:rsid w:val="00626D08"/>
    <w:rsid w:val="00627180"/>
    <w:rsid w:val="006304FA"/>
    <w:rsid w:val="0063119A"/>
    <w:rsid w:val="00631224"/>
    <w:rsid w:val="0063136D"/>
    <w:rsid w:val="00632E58"/>
    <w:rsid w:val="00633827"/>
    <w:rsid w:val="00634844"/>
    <w:rsid w:val="00634A27"/>
    <w:rsid w:val="00636E51"/>
    <w:rsid w:val="00636EF0"/>
    <w:rsid w:val="00637381"/>
    <w:rsid w:val="006403FC"/>
    <w:rsid w:val="006421FC"/>
    <w:rsid w:val="00642CA5"/>
    <w:rsid w:val="00642CA8"/>
    <w:rsid w:val="00643276"/>
    <w:rsid w:val="00645047"/>
    <w:rsid w:val="00647378"/>
    <w:rsid w:val="00652025"/>
    <w:rsid w:val="006520A6"/>
    <w:rsid w:val="006531F4"/>
    <w:rsid w:val="0065419E"/>
    <w:rsid w:val="0065538E"/>
    <w:rsid w:val="006566A5"/>
    <w:rsid w:val="0066018C"/>
    <w:rsid w:val="00660B2F"/>
    <w:rsid w:val="00661A1E"/>
    <w:rsid w:val="00661B04"/>
    <w:rsid w:val="00661F9D"/>
    <w:rsid w:val="00663361"/>
    <w:rsid w:val="00664714"/>
    <w:rsid w:val="00664D7C"/>
    <w:rsid w:val="00664E97"/>
    <w:rsid w:val="006663F6"/>
    <w:rsid w:val="006668EB"/>
    <w:rsid w:val="0066718B"/>
    <w:rsid w:val="006671B5"/>
    <w:rsid w:val="00667ECB"/>
    <w:rsid w:val="006702D4"/>
    <w:rsid w:val="00670E77"/>
    <w:rsid w:val="00671131"/>
    <w:rsid w:val="006721AF"/>
    <w:rsid w:val="0067373D"/>
    <w:rsid w:val="00673C5D"/>
    <w:rsid w:val="00674052"/>
    <w:rsid w:val="006743BE"/>
    <w:rsid w:val="00674E12"/>
    <w:rsid w:val="00675772"/>
    <w:rsid w:val="00675DD2"/>
    <w:rsid w:val="00676AF3"/>
    <w:rsid w:val="00676D7A"/>
    <w:rsid w:val="00677077"/>
    <w:rsid w:val="00677794"/>
    <w:rsid w:val="0068019B"/>
    <w:rsid w:val="00680C45"/>
    <w:rsid w:val="0068174D"/>
    <w:rsid w:val="00681D6C"/>
    <w:rsid w:val="0068244E"/>
    <w:rsid w:val="00684F94"/>
    <w:rsid w:val="00685C94"/>
    <w:rsid w:val="0068667C"/>
    <w:rsid w:val="00687528"/>
    <w:rsid w:val="00687724"/>
    <w:rsid w:val="00690D8B"/>
    <w:rsid w:val="00691A55"/>
    <w:rsid w:val="00693188"/>
    <w:rsid w:val="00693B48"/>
    <w:rsid w:val="00695378"/>
    <w:rsid w:val="0069607D"/>
    <w:rsid w:val="00696B73"/>
    <w:rsid w:val="00696BE7"/>
    <w:rsid w:val="00696E5D"/>
    <w:rsid w:val="006A1D6C"/>
    <w:rsid w:val="006A3904"/>
    <w:rsid w:val="006A3F1D"/>
    <w:rsid w:val="006A42D3"/>
    <w:rsid w:val="006A6B8E"/>
    <w:rsid w:val="006A6E94"/>
    <w:rsid w:val="006A7874"/>
    <w:rsid w:val="006A7CA1"/>
    <w:rsid w:val="006B05A7"/>
    <w:rsid w:val="006B0627"/>
    <w:rsid w:val="006B0953"/>
    <w:rsid w:val="006B1C1F"/>
    <w:rsid w:val="006B6204"/>
    <w:rsid w:val="006B74A5"/>
    <w:rsid w:val="006B78C2"/>
    <w:rsid w:val="006B79C5"/>
    <w:rsid w:val="006C07AF"/>
    <w:rsid w:val="006C165F"/>
    <w:rsid w:val="006C1DF5"/>
    <w:rsid w:val="006C1E3A"/>
    <w:rsid w:val="006C1F56"/>
    <w:rsid w:val="006C2CAD"/>
    <w:rsid w:val="006C3C45"/>
    <w:rsid w:val="006C4E2F"/>
    <w:rsid w:val="006C51A3"/>
    <w:rsid w:val="006C553D"/>
    <w:rsid w:val="006C7264"/>
    <w:rsid w:val="006D08A1"/>
    <w:rsid w:val="006D3382"/>
    <w:rsid w:val="006D3922"/>
    <w:rsid w:val="006D5590"/>
    <w:rsid w:val="006D607A"/>
    <w:rsid w:val="006D6101"/>
    <w:rsid w:val="006D69BB"/>
    <w:rsid w:val="006D7B9C"/>
    <w:rsid w:val="006E018D"/>
    <w:rsid w:val="006E1D39"/>
    <w:rsid w:val="006E222A"/>
    <w:rsid w:val="006E2DE7"/>
    <w:rsid w:val="006E373F"/>
    <w:rsid w:val="006E39BD"/>
    <w:rsid w:val="006E3BB0"/>
    <w:rsid w:val="006E4623"/>
    <w:rsid w:val="006E53BB"/>
    <w:rsid w:val="006E67E1"/>
    <w:rsid w:val="006F03D9"/>
    <w:rsid w:val="006F04A4"/>
    <w:rsid w:val="006F0E77"/>
    <w:rsid w:val="006F2539"/>
    <w:rsid w:val="006F30C6"/>
    <w:rsid w:val="006F391D"/>
    <w:rsid w:val="006F3BC7"/>
    <w:rsid w:val="006F5449"/>
    <w:rsid w:val="006F6A81"/>
    <w:rsid w:val="006F784E"/>
    <w:rsid w:val="006F7905"/>
    <w:rsid w:val="00701B1D"/>
    <w:rsid w:val="0070255D"/>
    <w:rsid w:val="00703616"/>
    <w:rsid w:val="007044BC"/>
    <w:rsid w:val="00704AA9"/>
    <w:rsid w:val="007050D8"/>
    <w:rsid w:val="00707625"/>
    <w:rsid w:val="00707FD5"/>
    <w:rsid w:val="007119FC"/>
    <w:rsid w:val="00713709"/>
    <w:rsid w:val="007139BD"/>
    <w:rsid w:val="00714442"/>
    <w:rsid w:val="007145C4"/>
    <w:rsid w:val="00714893"/>
    <w:rsid w:val="00716032"/>
    <w:rsid w:val="00716213"/>
    <w:rsid w:val="007169FD"/>
    <w:rsid w:val="00717B8A"/>
    <w:rsid w:val="00720753"/>
    <w:rsid w:val="00720BC4"/>
    <w:rsid w:val="00721502"/>
    <w:rsid w:val="00721849"/>
    <w:rsid w:val="0072232A"/>
    <w:rsid w:val="00723966"/>
    <w:rsid w:val="00723E45"/>
    <w:rsid w:val="00724449"/>
    <w:rsid w:val="0072444D"/>
    <w:rsid w:val="00724B14"/>
    <w:rsid w:val="00724C8F"/>
    <w:rsid w:val="007268CB"/>
    <w:rsid w:val="00726E5C"/>
    <w:rsid w:val="007274AF"/>
    <w:rsid w:val="00727A7E"/>
    <w:rsid w:val="00730457"/>
    <w:rsid w:val="00731580"/>
    <w:rsid w:val="0073161B"/>
    <w:rsid w:val="00731933"/>
    <w:rsid w:val="007327A4"/>
    <w:rsid w:val="00733881"/>
    <w:rsid w:val="00734236"/>
    <w:rsid w:val="00734C4D"/>
    <w:rsid w:val="007363ED"/>
    <w:rsid w:val="00736FFC"/>
    <w:rsid w:val="00740631"/>
    <w:rsid w:val="007410C8"/>
    <w:rsid w:val="007416CD"/>
    <w:rsid w:val="0074178B"/>
    <w:rsid w:val="007419F6"/>
    <w:rsid w:val="00742EDB"/>
    <w:rsid w:val="00743E4B"/>
    <w:rsid w:val="00744B57"/>
    <w:rsid w:val="0074507A"/>
    <w:rsid w:val="007452C6"/>
    <w:rsid w:val="007453A0"/>
    <w:rsid w:val="007463F6"/>
    <w:rsid w:val="007479D4"/>
    <w:rsid w:val="00747FCB"/>
    <w:rsid w:val="0075073D"/>
    <w:rsid w:val="00751769"/>
    <w:rsid w:val="00751863"/>
    <w:rsid w:val="00753773"/>
    <w:rsid w:val="00755A44"/>
    <w:rsid w:val="0075682F"/>
    <w:rsid w:val="007604BB"/>
    <w:rsid w:val="00760F0B"/>
    <w:rsid w:val="007611A2"/>
    <w:rsid w:val="00762A3C"/>
    <w:rsid w:val="0076414C"/>
    <w:rsid w:val="0076484E"/>
    <w:rsid w:val="0076533F"/>
    <w:rsid w:val="007669D1"/>
    <w:rsid w:val="00766EC0"/>
    <w:rsid w:val="00767363"/>
    <w:rsid w:val="00767F45"/>
    <w:rsid w:val="00770514"/>
    <w:rsid w:val="0077137B"/>
    <w:rsid w:val="007715FC"/>
    <w:rsid w:val="00771A58"/>
    <w:rsid w:val="007737EA"/>
    <w:rsid w:val="00773873"/>
    <w:rsid w:val="0077400D"/>
    <w:rsid w:val="00774734"/>
    <w:rsid w:val="00774789"/>
    <w:rsid w:val="00775730"/>
    <w:rsid w:val="00776135"/>
    <w:rsid w:val="007766B2"/>
    <w:rsid w:val="007766F5"/>
    <w:rsid w:val="0077672A"/>
    <w:rsid w:val="007777F7"/>
    <w:rsid w:val="0078263B"/>
    <w:rsid w:val="00782BA1"/>
    <w:rsid w:val="00784C9D"/>
    <w:rsid w:val="00790234"/>
    <w:rsid w:val="00790D03"/>
    <w:rsid w:val="00790E01"/>
    <w:rsid w:val="00791E3C"/>
    <w:rsid w:val="00791F13"/>
    <w:rsid w:val="00792A37"/>
    <w:rsid w:val="00792FD5"/>
    <w:rsid w:val="007932B9"/>
    <w:rsid w:val="007943CC"/>
    <w:rsid w:val="007945EF"/>
    <w:rsid w:val="00795191"/>
    <w:rsid w:val="00795E16"/>
    <w:rsid w:val="00797B3F"/>
    <w:rsid w:val="007A157C"/>
    <w:rsid w:val="007A172D"/>
    <w:rsid w:val="007A2D5C"/>
    <w:rsid w:val="007A362C"/>
    <w:rsid w:val="007A44F1"/>
    <w:rsid w:val="007A4773"/>
    <w:rsid w:val="007A4C36"/>
    <w:rsid w:val="007A62B8"/>
    <w:rsid w:val="007A67F9"/>
    <w:rsid w:val="007A6A6C"/>
    <w:rsid w:val="007A7854"/>
    <w:rsid w:val="007A7EAF"/>
    <w:rsid w:val="007B02A3"/>
    <w:rsid w:val="007B093E"/>
    <w:rsid w:val="007B0D7E"/>
    <w:rsid w:val="007B16C9"/>
    <w:rsid w:val="007B3C94"/>
    <w:rsid w:val="007B5F24"/>
    <w:rsid w:val="007B61D3"/>
    <w:rsid w:val="007B6871"/>
    <w:rsid w:val="007B6E5A"/>
    <w:rsid w:val="007B6EA8"/>
    <w:rsid w:val="007B70F3"/>
    <w:rsid w:val="007B76EA"/>
    <w:rsid w:val="007C1D0B"/>
    <w:rsid w:val="007C267F"/>
    <w:rsid w:val="007C34D2"/>
    <w:rsid w:val="007C4D3D"/>
    <w:rsid w:val="007C5D20"/>
    <w:rsid w:val="007C5E5C"/>
    <w:rsid w:val="007C6608"/>
    <w:rsid w:val="007C670E"/>
    <w:rsid w:val="007C6DEE"/>
    <w:rsid w:val="007C70BD"/>
    <w:rsid w:val="007C7B0D"/>
    <w:rsid w:val="007C7D88"/>
    <w:rsid w:val="007D0547"/>
    <w:rsid w:val="007D0565"/>
    <w:rsid w:val="007D0A50"/>
    <w:rsid w:val="007D15A7"/>
    <w:rsid w:val="007D1667"/>
    <w:rsid w:val="007D2345"/>
    <w:rsid w:val="007D26C4"/>
    <w:rsid w:val="007D3829"/>
    <w:rsid w:val="007D3CC1"/>
    <w:rsid w:val="007D4622"/>
    <w:rsid w:val="007D5849"/>
    <w:rsid w:val="007D5D52"/>
    <w:rsid w:val="007D6193"/>
    <w:rsid w:val="007D66BE"/>
    <w:rsid w:val="007D7CDE"/>
    <w:rsid w:val="007E06C4"/>
    <w:rsid w:val="007E0A4B"/>
    <w:rsid w:val="007E0B7B"/>
    <w:rsid w:val="007E2372"/>
    <w:rsid w:val="007E2A6D"/>
    <w:rsid w:val="007E2F05"/>
    <w:rsid w:val="007E4B2B"/>
    <w:rsid w:val="007E5138"/>
    <w:rsid w:val="007E5178"/>
    <w:rsid w:val="007E5183"/>
    <w:rsid w:val="007E57CA"/>
    <w:rsid w:val="007E6617"/>
    <w:rsid w:val="007E670C"/>
    <w:rsid w:val="007E7773"/>
    <w:rsid w:val="007E7D8C"/>
    <w:rsid w:val="007F0521"/>
    <w:rsid w:val="007F0748"/>
    <w:rsid w:val="007F0910"/>
    <w:rsid w:val="007F17A0"/>
    <w:rsid w:val="007F21A9"/>
    <w:rsid w:val="007F44D4"/>
    <w:rsid w:val="007F4797"/>
    <w:rsid w:val="00802E75"/>
    <w:rsid w:val="00802EE3"/>
    <w:rsid w:val="00803973"/>
    <w:rsid w:val="008056DB"/>
    <w:rsid w:val="0080575C"/>
    <w:rsid w:val="008058CC"/>
    <w:rsid w:val="00805938"/>
    <w:rsid w:val="00807425"/>
    <w:rsid w:val="008078BE"/>
    <w:rsid w:val="00810154"/>
    <w:rsid w:val="00811152"/>
    <w:rsid w:val="008127C8"/>
    <w:rsid w:val="0081381D"/>
    <w:rsid w:val="008155FB"/>
    <w:rsid w:val="00815BD7"/>
    <w:rsid w:val="0081603E"/>
    <w:rsid w:val="008160DE"/>
    <w:rsid w:val="00816382"/>
    <w:rsid w:val="00816B81"/>
    <w:rsid w:val="00817745"/>
    <w:rsid w:val="008203D7"/>
    <w:rsid w:val="008207F9"/>
    <w:rsid w:val="008214E7"/>
    <w:rsid w:val="00821628"/>
    <w:rsid w:val="00822E8B"/>
    <w:rsid w:val="0082398E"/>
    <w:rsid w:val="00823EAA"/>
    <w:rsid w:val="00824666"/>
    <w:rsid w:val="00824E7F"/>
    <w:rsid w:val="00825AE1"/>
    <w:rsid w:val="00830BD2"/>
    <w:rsid w:val="0083121E"/>
    <w:rsid w:val="00832F4D"/>
    <w:rsid w:val="0083352F"/>
    <w:rsid w:val="00833929"/>
    <w:rsid w:val="008339D0"/>
    <w:rsid w:val="008348E9"/>
    <w:rsid w:val="00836F6F"/>
    <w:rsid w:val="00837B0B"/>
    <w:rsid w:val="00837ED0"/>
    <w:rsid w:val="0084086E"/>
    <w:rsid w:val="00841D50"/>
    <w:rsid w:val="00843A37"/>
    <w:rsid w:val="008449C7"/>
    <w:rsid w:val="0084547E"/>
    <w:rsid w:val="0084612C"/>
    <w:rsid w:val="00847505"/>
    <w:rsid w:val="00847686"/>
    <w:rsid w:val="00847732"/>
    <w:rsid w:val="00850C1C"/>
    <w:rsid w:val="00851BBE"/>
    <w:rsid w:val="0085202D"/>
    <w:rsid w:val="00852114"/>
    <w:rsid w:val="00854E20"/>
    <w:rsid w:val="0085525B"/>
    <w:rsid w:val="0085623F"/>
    <w:rsid w:val="00856904"/>
    <w:rsid w:val="00856EAF"/>
    <w:rsid w:val="008609D0"/>
    <w:rsid w:val="00860B49"/>
    <w:rsid w:val="00860B9F"/>
    <w:rsid w:val="00861642"/>
    <w:rsid w:val="00862EEF"/>
    <w:rsid w:val="0086411F"/>
    <w:rsid w:val="008653FA"/>
    <w:rsid w:val="008658FD"/>
    <w:rsid w:val="00866090"/>
    <w:rsid w:val="0086657D"/>
    <w:rsid w:val="0087066A"/>
    <w:rsid w:val="00870C19"/>
    <w:rsid w:val="0087143E"/>
    <w:rsid w:val="00872A23"/>
    <w:rsid w:val="00872A5C"/>
    <w:rsid w:val="00872B58"/>
    <w:rsid w:val="0087317D"/>
    <w:rsid w:val="0087381D"/>
    <w:rsid w:val="00873D71"/>
    <w:rsid w:val="008757EA"/>
    <w:rsid w:val="008758F4"/>
    <w:rsid w:val="00875ED4"/>
    <w:rsid w:val="00877364"/>
    <w:rsid w:val="0087761B"/>
    <w:rsid w:val="0088067C"/>
    <w:rsid w:val="00880907"/>
    <w:rsid w:val="0088130A"/>
    <w:rsid w:val="00881525"/>
    <w:rsid w:val="00881779"/>
    <w:rsid w:val="00883DEA"/>
    <w:rsid w:val="00884DB0"/>
    <w:rsid w:val="00886868"/>
    <w:rsid w:val="008870CF"/>
    <w:rsid w:val="008874FC"/>
    <w:rsid w:val="00887E67"/>
    <w:rsid w:val="00890BF5"/>
    <w:rsid w:val="0089227A"/>
    <w:rsid w:val="0089327B"/>
    <w:rsid w:val="008934EB"/>
    <w:rsid w:val="00893827"/>
    <w:rsid w:val="00893B7C"/>
    <w:rsid w:val="00894C88"/>
    <w:rsid w:val="008960FA"/>
    <w:rsid w:val="0089664D"/>
    <w:rsid w:val="008968BE"/>
    <w:rsid w:val="008A00D6"/>
    <w:rsid w:val="008A0113"/>
    <w:rsid w:val="008A02A3"/>
    <w:rsid w:val="008A105B"/>
    <w:rsid w:val="008A1FF0"/>
    <w:rsid w:val="008A21CA"/>
    <w:rsid w:val="008A2BB9"/>
    <w:rsid w:val="008A3009"/>
    <w:rsid w:val="008A32D3"/>
    <w:rsid w:val="008A5664"/>
    <w:rsid w:val="008A58F7"/>
    <w:rsid w:val="008A6C01"/>
    <w:rsid w:val="008B1E0A"/>
    <w:rsid w:val="008B25D6"/>
    <w:rsid w:val="008B3EA7"/>
    <w:rsid w:val="008B3F1E"/>
    <w:rsid w:val="008B47F0"/>
    <w:rsid w:val="008B5229"/>
    <w:rsid w:val="008B6A08"/>
    <w:rsid w:val="008B7E10"/>
    <w:rsid w:val="008C0413"/>
    <w:rsid w:val="008C09FF"/>
    <w:rsid w:val="008C0F32"/>
    <w:rsid w:val="008C0FFC"/>
    <w:rsid w:val="008C12EA"/>
    <w:rsid w:val="008C1D88"/>
    <w:rsid w:val="008C1E6D"/>
    <w:rsid w:val="008C1EEA"/>
    <w:rsid w:val="008C2BFB"/>
    <w:rsid w:val="008C32A0"/>
    <w:rsid w:val="008C3653"/>
    <w:rsid w:val="008C48E3"/>
    <w:rsid w:val="008C4AD8"/>
    <w:rsid w:val="008C54A9"/>
    <w:rsid w:val="008C5A2E"/>
    <w:rsid w:val="008C5E55"/>
    <w:rsid w:val="008C6733"/>
    <w:rsid w:val="008D005C"/>
    <w:rsid w:val="008D0128"/>
    <w:rsid w:val="008D0519"/>
    <w:rsid w:val="008D1D19"/>
    <w:rsid w:val="008D1FC2"/>
    <w:rsid w:val="008D2257"/>
    <w:rsid w:val="008D2F25"/>
    <w:rsid w:val="008D4957"/>
    <w:rsid w:val="008D55FD"/>
    <w:rsid w:val="008D6041"/>
    <w:rsid w:val="008D6AEB"/>
    <w:rsid w:val="008D6B21"/>
    <w:rsid w:val="008D706C"/>
    <w:rsid w:val="008D7822"/>
    <w:rsid w:val="008E0400"/>
    <w:rsid w:val="008E1171"/>
    <w:rsid w:val="008E17D8"/>
    <w:rsid w:val="008E1F41"/>
    <w:rsid w:val="008E2642"/>
    <w:rsid w:val="008E3887"/>
    <w:rsid w:val="008E465D"/>
    <w:rsid w:val="008E4E17"/>
    <w:rsid w:val="008E5002"/>
    <w:rsid w:val="008E57E2"/>
    <w:rsid w:val="008E6548"/>
    <w:rsid w:val="008E72ED"/>
    <w:rsid w:val="008E796D"/>
    <w:rsid w:val="008E7AAE"/>
    <w:rsid w:val="008E7C2F"/>
    <w:rsid w:val="008F029B"/>
    <w:rsid w:val="008F0E08"/>
    <w:rsid w:val="008F1C1E"/>
    <w:rsid w:val="008F3895"/>
    <w:rsid w:val="008F3A3F"/>
    <w:rsid w:val="008F47DA"/>
    <w:rsid w:val="008F5248"/>
    <w:rsid w:val="008F5EA1"/>
    <w:rsid w:val="008F6D6D"/>
    <w:rsid w:val="008F75FE"/>
    <w:rsid w:val="0090029F"/>
    <w:rsid w:val="00900632"/>
    <w:rsid w:val="00900E83"/>
    <w:rsid w:val="0090179C"/>
    <w:rsid w:val="00901D47"/>
    <w:rsid w:val="009020AC"/>
    <w:rsid w:val="0090232D"/>
    <w:rsid w:val="00902F21"/>
    <w:rsid w:val="0090343B"/>
    <w:rsid w:val="009048AE"/>
    <w:rsid w:val="009055EC"/>
    <w:rsid w:val="0090645B"/>
    <w:rsid w:val="00906577"/>
    <w:rsid w:val="00906DB8"/>
    <w:rsid w:val="00907E10"/>
    <w:rsid w:val="00910F9D"/>
    <w:rsid w:val="00911038"/>
    <w:rsid w:val="0091119F"/>
    <w:rsid w:val="00911C01"/>
    <w:rsid w:val="00913C4C"/>
    <w:rsid w:val="00913D86"/>
    <w:rsid w:val="00913E1E"/>
    <w:rsid w:val="00914672"/>
    <w:rsid w:val="00915B7A"/>
    <w:rsid w:val="00915C8D"/>
    <w:rsid w:val="00915EE7"/>
    <w:rsid w:val="009169A3"/>
    <w:rsid w:val="00917E20"/>
    <w:rsid w:val="0092064E"/>
    <w:rsid w:val="00920D1E"/>
    <w:rsid w:val="00921119"/>
    <w:rsid w:val="00921283"/>
    <w:rsid w:val="009215B6"/>
    <w:rsid w:val="0092201D"/>
    <w:rsid w:val="0092384E"/>
    <w:rsid w:val="00924B2B"/>
    <w:rsid w:val="00925375"/>
    <w:rsid w:val="009253B2"/>
    <w:rsid w:val="00925779"/>
    <w:rsid w:val="00925ED8"/>
    <w:rsid w:val="009303F1"/>
    <w:rsid w:val="009304D2"/>
    <w:rsid w:val="00930850"/>
    <w:rsid w:val="00931196"/>
    <w:rsid w:val="0093144B"/>
    <w:rsid w:val="00933038"/>
    <w:rsid w:val="0093466F"/>
    <w:rsid w:val="00934D5B"/>
    <w:rsid w:val="00935B81"/>
    <w:rsid w:val="0093639B"/>
    <w:rsid w:val="00936719"/>
    <w:rsid w:val="009373A6"/>
    <w:rsid w:val="009377E7"/>
    <w:rsid w:val="0094016B"/>
    <w:rsid w:val="00941121"/>
    <w:rsid w:val="00941184"/>
    <w:rsid w:val="00942044"/>
    <w:rsid w:val="00943EBC"/>
    <w:rsid w:val="00945450"/>
    <w:rsid w:val="009455D3"/>
    <w:rsid w:val="00946F3B"/>
    <w:rsid w:val="009476B7"/>
    <w:rsid w:val="009502AD"/>
    <w:rsid w:val="00950E0B"/>
    <w:rsid w:val="00952F87"/>
    <w:rsid w:val="00954731"/>
    <w:rsid w:val="009550FD"/>
    <w:rsid w:val="00955397"/>
    <w:rsid w:val="009553E2"/>
    <w:rsid w:val="009559C0"/>
    <w:rsid w:val="00955D28"/>
    <w:rsid w:val="00955F9B"/>
    <w:rsid w:val="00961142"/>
    <w:rsid w:val="00961317"/>
    <w:rsid w:val="009616F2"/>
    <w:rsid w:val="009616FA"/>
    <w:rsid w:val="009622F6"/>
    <w:rsid w:val="00962A25"/>
    <w:rsid w:val="009631FB"/>
    <w:rsid w:val="00967AEE"/>
    <w:rsid w:val="00967CB9"/>
    <w:rsid w:val="00970C4C"/>
    <w:rsid w:val="00971F3F"/>
    <w:rsid w:val="00972508"/>
    <w:rsid w:val="00973286"/>
    <w:rsid w:val="00973E68"/>
    <w:rsid w:val="00976784"/>
    <w:rsid w:val="00976C92"/>
    <w:rsid w:val="00976E76"/>
    <w:rsid w:val="0097716D"/>
    <w:rsid w:val="009777AE"/>
    <w:rsid w:val="009779E5"/>
    <w:rsid w:val="00977A46"/>
    <w:rsid w:val="00977CB6"/>
    <w:rsid w:val="00980499"/>
    <w:rsid w:val="0098075D"/>
    <w:rsid w:val="00980896"/>
    <w:rsid w:val="00981F42"/>
    <w:rsid w:val="00982674"/>
    <w:rsid w:val="00982797"/>
    <w:rsid w:val="00982E96"/>
    <w:rsid w:val="009837CC"/>
    <w:rsid w:val="00983DAB"/>
    <w:rsid w:val="00984CAF"/>
    <w:rsid w:val="00985008"/>
    <w:rsid w:val="00986CB8"/>
    <w:rsid w:val="00987FE7"/>
    <w:rsid w:val="0099051F"/>
    <w:rsid w:val="0099092A"/>
    <w:rsid w:val="009909AC"/>
    <w:rsid w:val="009931A4"/>
    <w:rsid w:val="00996389"/>
    <w:rsid w:val="009963CA"/>
    <w:rsid w:val="009976A4"/>
    <w:rsid w:val="009A12D2"/>
    <w:rsid w:val="009A2499"/>
    <w:rsid w:val="009A2D7F"/>
    <w:rsid w:val="009A2E0F"/>
    <w:rsid w:val="009A3545"/>
    <w:rsid w:val="009A3AC5"/>
    <w:rsid w:val="009A3E3C"/>
    <w:rsid w:val="009A42DF"/>
    <w:rsid w:val="009A434F"/>
    <w:rsid w:val="009A5ED1"/>
    <w:rsid w:val="009B086C"/>
    <w:rsid w:val="009B0F3D"/>
    <w:rsid w:val="009B13F3"/>
    <w:rsid w:val="009B1599"/>
    <w:rsid w:val="009B3773"/>
    <w:rsid w:val="009B39AE"/>
    <w:rsid w:val="009B4368"/>
    <w:rsid w:val="009B48F6"/>
    <w:rsid w:val="009B54DE"/>
    <w:rsid w:val="009B662D"/>
    <w:rsid w:val="009B7031"/>
    <w:rsid w:val="009B71AD"/>
    <w:rsid w:val="009B75AA"/>
    <w:rsid w:val="009B7630"/>
    <w:rsid w:val="009C059F"/>
    <w:rsid w:val="009C0642"/>
    <w:rsid w:val="009C0DC0"/>
    <w:rsid w:val="009C1DAC"/>
    <w:rsid w:val="009C2BA5"/>
    <w:rsid w:val="009C3779"/>
    <w:rsid w:val="009C3CC3"/>
    <w:rsid w:val="009C4C0B"/>
    <w:rsid w:val="009C6635"/>
    <w:rsid w:val="009C7181"/>
    <w:rsid w:val="009C7AB7"/>
    <w:rsid w:val="009D0080"/>
    <w:rsid w:val="009D024E"/>
    <w:rsid w:val="009D0699"/>
    <w:rsid w:val="009D0A93"/>
    <w:rsid w:val="009D0DFD"/>
    <w:rsid w:val="009D1EB4"/>
    <w:rsid w:val="009D382A"/>
    <w:rsid w:val="009D5440"/>
    <w:rsid w:val="009D5521"/>
    <w:rsid w:val="009E236F"/>
    <w:rsid w:val="009E2B53"/>
    <w:rsid w:val="009E379F"/>
    <w:rsid w:val="009E3F06"/>
    <w:rsid w:val="009E5619"/>
    <w:rsid w:val="009E6DD0"/>
    <w:rsid w:val="009F0855"/>
    <w:rsid w:val="009F08D1"/>
    <w:rsid w:val="009F15F4"/>
    <w:rsid w:val="009F2B29"/>
    <w:rsid w:val="009F34AB"/>
    <w:rsid w:val="009F3ABB"/>
    <w:rsid w:val="009F3EA4"/>
    <w:rsid w:val="009F5363"/>
    <w:rsid w:val="009F64DB"/>
    <w:rsid w:val="009F6854"/>
    <w:rsid w:val="009F7935"/>
    <w:rsid w:val="00A01851"/>
    <w:rsid w:val="00A02145"/>
    <w:rsid w:val="00A02358"/>
    <w:rsid w:val="00A023A1"/>
    <w:rsid w:val="00A0269C"/>
    <w:rsid w:val="00A02742"/>
    <w:rsid w:val="00A02EBF"/>
    <w:rsid w:val="00A039C9"/>
    <w:rsid w:val="00A03EEA"/>
    <w:rsid w:val="00A06335"/>
    <w:rsid w:val="00A07FB6"/>
    <w:rsid w:val="00A1008C"/>
    <w:rsid w:val="00A10152"/>
    <w:rsid w:val="00A10AE0"/>
    <w:rsid w:val="00A11BC0"/>
    <w:rsid w:val="00A1404E"/>
    <w:rsid w:val="00A144AB"/>
    <w:rsid w:val="00A15894"/>
    <w:rsid w:val="00A16E95"/>
    <w:rsid w:val="00A17B97"/>
    <w:rsid w:val="00A23A79"/>
    <w:rsid w:val="00A23B0A"/>
    <w:rsid w:val="00A23B78"/>
    <w:rsid w:val="00A24404"/>
    <w:rsid w:val="00A252F7"/>
    <w:rsid w:val="00A2774E"/>
    <w:rsid w:val="00A312E4"/>
    <w:rsid w:val="00A31318"/>
    <w:rsid w:val="00A323DE"/>
    <w:rsid w:val="00A33E54"/>
    <w:rsid w:val="00A344C4"/>
    <w:rsid w:val="00A34B33"/>
    <w:rsid w:val="00A35AB8"/>
    <w:rsid w:val="00A36540"/>
    <w:rsid w:val="00A3706E"/>
    <w:rsid w:val="00A3791B"/>
    <w:rsid w:val="00A40A2E"/>
    <w:rsid w:val="00A41309"/>
    <w:rsid w:val="00A42321"/>
    <w:rsid w:val="00A4282D"/>
    <w:rsid w:val="00A428D7"/>
    <w:rsid w:val="00A43037"/>
    <w:rsid w:val="00A437D7"/>
    <w:rsid w:val="00A43F00"/>
    <w:rsid w:val="00A45E1E"/>
    <w:rsid w:val="00A46318"/>
    <w:rsid w:val="00A46494"/>
    <w:rsid w:val="00A4715F"/>
    <w:rsid w:val="00A5075A"/>
    <w:rsid w:val="00A51E54"/>
    <w:rsid w:val="00A5219E"/>
    <w:rsid w:val="00A530A9"/>
    <w:rsid w:val="00A5580A"/>
    <w:rsid w:val="00A55901"/>
    <w:rsid w:val="00A56A84"/>
    <w:rsid w:val="00A56C7A"/>
    <w:rsid w:val="00A57029"/>
    <w:rsid w:val="00A57940"/>
    <w:rsid w:val="00A6091F"/>
    <w:rsid w:val="00A60A49"/>
    <w:rsid w:val="00A60E42"/>
    <w:rsid w:val="00A61736"/>
    <w:rsid w:val="00A62A2B"/>
    <w:rsid w:val="00A63771"/>
    <w:rsid w:val="00A63C60"/>
    <w:rsid w:val="00A654AB"/>
    <w:rsid w:val="00A661D6"/>
    <w:rsid w:val="00A67291"/>
    <w:rsid w:val="00A72A24"/>
    <w:rsid w:val="00A73280"/>
    <w:rsid w:val="00A734AA"/>
    <w:rsid w:val="00A735EE"/>
    <w:rsid w:val="00A7368B"/>
    <w:rsid w:val="00A73981"/>
    <w:rsid w:val="00A73A88"/>
    <w:rsid w:val="00A7401B"/>
    <w:rsid w:val="00A7418A"/>
    <w:rsid w:val="00A742A2"/>
    <w:rsid w:val="00A74469"/>
    <w:rsid w:val="00A765E5"/>
    <w:rsid w:val="00A779C6"/>
    <w:rsid w:val="00A77C86"/>
    <w:rsid w:val="00A80098"/>
    <w:rsid w:val="00A81A4A"/>
    <w:rsid w:val="00A823EE"/>
    <w:rsid w:val="00A8397E"/>
    <w:rsid w:val="00A86EDE"/>
    <w:rsid w:val="00A909C4"/>
    <w:rsid w:val="00A90F18"/>
    <w:rsid w:val="00A91333"/>
    <w:rsid w:val="00A91373"/>
    <w:rsid w:val="00A9253C"/>
    <w:rsid w:val="00A92F80"/>
    <w:rsid w:val="00A9407E"/>
    <w:rsid w:val="00A947B6"/>
    <w:rsid w:val="00A94AE4"/>
    <w:rsid w:val="00A95374"/>
    <w:rsid w:val="00A97C84"/>
    <w:rsid w:val="00AA0675"/>
    <w:rsid w:val="00AA0781"/>
    <w:rsid w:val="00AA0EFE"/>
    <w:rsid w:val="00AA1C79"/>
    <w:rsid w:val="00AA4148"/>
    <w:rsid w:val="00AA4D4D"/>
    <w:rsid w:val="00AA6DEB"/>
    <w:rsid w:val="00AB22E7"/>
    <w:rsid w:val="00AB334A"/>
    <w:rsid w:val="00AB369B"/>
    <w:rsid w:val="00AB3900"/>
    <w:rsid w:val="00AB4356"/>
    <w:rsid w:val="00AB448B"/>
    <w:rsid w:val="00AB531B"/>
    <w:rsid w:val="00AC0746"/>
    <w:rsid w:val="00AC0EFF"/>
    <w:rsid w:val="00AC12CE"/>
    <w:rsid w:val="00AC21DC"/>
    <w:rsid w:val="00AC27A1"/>
    <w:rsid w:val="00AC482C"/>
    <w:rsid w:val="00AC57DB"/>
    <w:rsid w:val="00AC5B82"/>
    <w:rsid w:val="00AC602C"/>
    <w:rsid w:val="00AD05C4"/>
    <w:rsid w:val="00AD14A9"/>
    <w:rsid w:val="00AD3636"/>
    <w:rsid w:val="00AD3B44"/>
    <w:rsid w:val="00AD4F56"/>
    <w:rsid w:val="00AD5310"/>
    <w:rsid w:val="00AD5456"/>
    <w:rsid w:val="00AD6F92"/>
    <w:rsid w:val="00AE05C7"/>
    <w:rsid w:val="00AE1C3D"/>
    <w:rsid w:val="00AE2720"/>
    <w:rsid w:val="00AE28AD"/>
    <w:rsid w:val="00AE4840"/>
    <w:rsid w:val="00AE562E"/>
    <w:rsid w:val="00AE5B4E"/>
    <w:rsid w:val="00AE6047"/>
    <w:rsid w:val="00AE7130"/>
    <w:rsid w:val="00AF0918"/>
    <w:rsid w:val="00AF176E"/>
    <w:rsid w:val="00AF17DA"/>
    <w:rsid w:val="00AF1C1E"/>
    <w:rsid w:val="00AF218F"/>
    <w:rsid w:val="00AF2D42"/>
    <w:rsid w:val="00AF5551"/>
    <w:rsid w:val="00AF6809"/>
    <w:rsid w:val="00AF6889"/>
    <w:rsid w:val="00AF711D"/>
    <w:rsid w:val="00AF740C"/>
    <w:rsid w:val="00AF7DEB"/>
    <w:rsid w:val="00B01192"/>
    <w:rsid w:val="00B03E94"/>
    <w:rsid w:val="00B04E24"/>
    <w:rsid w:val="00B069E7"/>
    <w:rsid w:val="00B07768"/>
    <w:rsid w:val="00B07AF8"/>
    <w:rsid w:val="00B108F2"/>
    <w:rsid w:val="00B11602"/>
    <w:rsid w:val="00B12348"/>
    <w:rsid w:val="00B12CC7"/>
    <w:rsid w:val="00B13AB4"/>
    <w:rsid w:val="00B14B7F"/>
    <w:rsid w:val="00B14BEC"/>
    <w:rsid w:val="00B15114"/>
    <w:rsid w:val="00B15697"/>
    <w:rsid w:val="00B16B94"/>
    <w:rsid w:val="00B202C6"/>
    <w:rsid w:val="00B204AF"/>
    <w:rsid w:val="00B204D5"/>
    <w:rsid w:val="00B20848"/>
    <w:rsid w:val="00B21A44"/>
    <w:rsid w:val="00B21CF3"/>
    <w:rsid w:val="00B22377"/>
    <w:rsid w:val="00B2284A"/>
    <w:rsid w:val="00B2437B"/>
    <w:rsid w:val="00B2491D"/>
    <w:rsid w:val="00B24D55"/>
    <w:rsid w:val="00B264EF"/>
    <w:rsid w:val="00B26BF8"/>
    <w:rsid w:val="00B27E9E"/>
    <w:rsid w:val="00B30069"/>
    <w:rsid w:val="00B3102C"/>
    <w:rsid w:val="00B310A6"/>
    <w:rsid w:val="00B31B19"/>
    <w:rsid w:val="00B31F58"/>
    <w:rsid w:val="00B31FD5"/>
    <w:rsid w:val="00B330F5"/>
    <w:rsid w:val="00B33904"/>
    <w:rsid w:val="00B33BDF"/>
    <w:rsid w:val="00B33D3E"/>
    <w:rsid w:val="00B35505"/>
    <w:rsid w:val="00B35915"/>
    <w:rsid w:val="00B35F77"/>
    <w:rsid w:val="00B36854"/>
    <w:rsid w:val="00B36A9A"/>
    <w:rsid w:val="00B41A49"/>
    <w:rsid w:val="00B41FC3"/>
    <w:rsid w:val="00B42E33"/>
    <w:rsid w:val="00B4369E"/>
    <w:rsid w:val="00B46BBE"/>
    <w:rsid w:val="00B46DD8"/>
    <w:rsid w:val="00B471D5"/>
    <w:rsid w:val="00B4741B"/>
    <w:rsid w:val="00B47A7A"/>
    <w:rsid w:val="00B50B2A"/>
    <w:rsid w:val="00B5103D"/>
    <w:rsid w:val="00B5220A"/>
    <w:rsid w:val="00B5226F"/>
    <w:rsid w:val="00B52434"/>
    <w:rsid w:val="00B542A8"/>
    <w:rsid w:val="00B56268"/>
    <w:rsid w:val="00B5654C"/>
    <w:rsid w:val="00B5706C"/>
    <w:rsid w:val="00B6059B"/>
    <w:rsid w:val="00B60996"/>
    <w:rsid w:val="00B60C17"/>
    <w:rsid w:val="00B61531"/>
    <w:rsid w:val="00B638E4"/>
    <w:rsid w:val="00B6577C"/>
    <w:rsid w:val="00B65B30"/>
    <w:rsid w:val="00B66A5F"/>
    <w:rsid w:val="00B67139"/>
    <w:rsid w:val="00B67A86"/>
    <w:rsid w:val="00B70A2A"/>
    <w:rsid w:val="00B70C9A"/>
    <w:rsid w:val="00B711B7"/>
    <w:rsid w:val="00B718A9"/>
    <w:rsid w:val="00B72532"/>
    <w:rsid w:val="00B72FA3"/>
    <w:rsid w:val="00B731AE"/>
    <w:rsid w:val="00B73232"/>
    <w:rsid w:val="00B75CAA"/>
    <w:rsid w:val="00B76AF6"/>
    <w:rsid w:val="00B8048F"/>
    <w:rsid w:val="00B80895"/>
    <w:rsid w:val="00B8092D"/>
    <w:rsid w:val="00B81C2E"/>
    <w:rsid w:val="00B81CDF"/>
    <w:rsid w:val="00B827C9"/>
    <w:rsid w:val="00B82A9D"/>
    <w:rsid w:val="00B83EB4"/>
    <w:rsid w:val="00B84827"/>
    <w:rsid w:val="00B85003"/>
    <w:rsid w:val="00B85CFA"/>
    <w:rsid w:val="00B85F11"/>
    <w:rsid w:val="00B861EB"/>
    <w:rsid w:val="00B86D2B"/>
    <w:rsid w:val="00B86D30"/>
    <w:rsid w:val="00B86D8B"/>
    <w:rsid w:val="00B8707B"/>
    <w:rsid w:val="00B9076E"/>
    <w:rsid w:val="00B90D4B"/>
    <w:rsid w:val="00B9270D"/>
    <w:rsid w:val="00B92D03"/>
    <w:rsid w:val="00B94C15"/>
    <w:rsid w:val="00B952DF"/>
    <w:rsid w:val="00B96797"/>
    <w:rsid w:val="00B96B8C"/>
    <w:rsid w:val="00B96BC6"/>
    <w:rsid w:val="00B96DBB"/>
    <w:rsid w:val="00B96F22"/>
    <w:rsid w:val="00B97255"/>
    <w:rsid w:val="00B97576"/>
    <w:rsid w:val="00BA0C81"/>
    <w:rsid w:val="00BA0DD6"/>
    <w:rsid w:val="00BA0E8B"/>
    <w:rsid w:val="00BA20F5"/>
    <w:rsid w:val="00BA2334"/>
    <w:rsid w:val="00BA2713"/>
    <w:rsid w:val="00BA28F6"/>
    <w:rsid w:val="00BA29E9"/>
    <w:rsid w:val="00BA3F2F"/>
    <w:rsid w:val="00BA4A5D"/>
    <w:rsid w:val="00BA4AC5"/>
    <w:rsid w:val="00BA4B35"/>
    <w:rsid w:val="00BA5D98"/>
    <w:rsid w:val="00BA62AF"/>
    <w:rsid w:val="00BA7151"/>
    <w:rsid w:val="00BA751C"/>
    <w:rsid w:val="00BA79DD"/>
    <w:rsid w:val="00BB0C54"/>
    <w:rsid w:val="00BB129E"/>
    <w:rsid w:val="00BB1F8E"/>
    <w:rsid w:val="00BB3055"/>
    <w:rsid w:val="00BB3D82"/>
    <w:rsid w:val="00BB4D9F"/>
    <w:rsid w:val="00BB560C"/>
    <w:rsid w:val="00BB5764"/>
    <w:rsid w:val="00BB5860"/>
    <w:rsid w:val="00BB7C8F"/>
    <w:rsid w:val="00BC042E"/>
    <w:rsid w:val="00BC0480"/>
    <w:rsid w:val="00BC0C1B"/>
    <w:rsid w:val="00BC1101"/>
    <w:rsid w:val="00BC27EF"/>
    <w:rsid w:val="00BC340B"/>
    <w:rsid w:val="00BC43AF"/>
    <w:rsid w:val="00BC5751"/>
    <w:rsid w:val="00BC5DC1"/>
    <w:rsid w:val="00BC663A"/>
    <w:rsid w:val="00BC6CF2"/>
    <w:rsid w:val="00BC7400"/>
    <w:rsid w:val="00BD02FB"/>
    <w:rsid w:val="00BD0F99"/>
    <w:rsid w:val="00BD3540"/>
    <w:rsid w:val="00BD3B2A"/>
    <w:rsid w:val="00BD4CEA"/>
    <w:rsid w:val="00BD67D0"/>
    <w:rsid w:val="00BD6BB5"/>
    <w:rsid w:val="00BD71D9"/>
    <w:rsid w:val="00BD7DA0"/>
    <w:rsid w:val="00BD7E2B"/>
    <w:rsid w:val="00BE050E"/>
    <w:rsid w:val="00BE253C"/>
    <w:rsid w:val="00BE3EF9"/>
    <w:rsid w:val="00BE4A3E"/>
    <w:rsid w:val="00BE4F77"/>
    <w:rsid w:val="00BE5CD5"/>
    <w:rsid w:val="00BE7094"/>
    <w:rsid w:val="00BF0255"/>
    <w:rsid w:val="00BF1041"/>
    <w:rsid w:val="00BF11E6"/>
    <w:rsid w:val="00BF1ADF"/>
    <w:rsid w:val="00BF22EA"/>
    <w:rsid w:val="00BF23EE"/>
    <w:rsid w:val="00BF29BE"/>
    <w:rsid w:val="00BF2F25"/>
    <w:rsid w:val="00BF349E"/>
    <w:rsid w:val="00BF39BF"/>
    <w:rsid w:val="00BF3B34"/>
    <w:rsid w:val="00BF66A1"/>
    <w:rsid w:val="00BF684E"/>
    <w:rsid w:val="00BF713E"/>
    <w:rsid w:val="00BF71B9"/>
    <w:rsid w:val="00C003AC"/>
    <w:rsid w:val="00C005CA"/>
    <w:rsid w:val="00C00B96"/>
    <w:rsid w:val="00C00F5E"/>
    <w:rsid w:val="00C01963"/>
    <w:rsid w:val="00C021C1"/>
    <w:rsid w:val="00C021D0"/>
    <w:rsid w:val="00C02B75"/>
    <w:rsid w:val="00C059A4"/>
    <w:rsid w:val="00C0670D"/>
    <w:rsid w:val="00C1012E"/>
    <w:rsid w:val="00C10AAA"/>
    <w:rsid w:val="00C10D63"/>
    <w:rsid w:val="00C12733"/>
    <w:rsid w:val="00C13A5C"/>
    <w:rsid w:val="00C13A94"/>
    <w:rsid w:val="00C14AAF"/>
    <w:rsid w:val="00C15F1F"/>
    <w:rsid w:val="00C167C9"/>
    <w:rsid w:val="00C167D0"/>
    <w:rsid w:val="00C16B20"/>
    <w:rsid w:val="00C16FB3"/>
    <w:rsid w:val="00C17C37"/>
    <w:rsid w:val="00C20997"/>
    <w:rsid w:val="00C2169A"/>
    <w:rsid w:val="00C21C9B"/>
    <w:rsid w:val="00C22302"/>
    <w:rsid w:val="00C23A7B"/>
    <w:rsid w:val="00C23D29"/>
    <w:rsid w:val="00C24158"/>
    <w:rsid w:val="00C25A78"/>
    <w:rsid w:val="00C25DF2"/>
    <w:rsid w:val="00C271E9"/>
    <w:rsid w:val="00C307E9"/>
    <w:rsid w:val="00C31640"/>
    <w:rsid w:val="00C34D6E"/>
    <w:rsid w:val="00C34E1E"/>
    <w:rsid w:val="00C350F7"/>
    <w:rsid w:val="00C365A9"/>
    <w:rsid w:val="00C3661E"/>
    <w:rsid w:val="00C37D9B"/>
    <w:rsid w:val="00C40F46"/>
    <w:rsid w:val="00C417D8"/>
    <w:rsid w:val="00C42EA3"/>
    <w:rsid w:val="00C42F6F"/>
    <w:rsid w:val="00C44145"/>
    <w:rsid w:val="00C4623C"/>
    <w:rsid w:val="00C47D93"/>
    <w:rsid w:val="00C47DBB"/>
    <w:rsid w:val="00C500C1"/>
    <w:rsid w:val="00C509E5"/>
    <w:rsid w:val="00C50FE8"/>
    <w:rsid w:val="00C518DD"/>
    <w:rsid w:val="00C519C3"/>
    <w:rsid w:val="00C51B32"/>
    <w:rsid w:val="00C53758"/>
    <w:rsid w:val="00C544F3"/>
    <w:rsid w:val="00C55B1A"/>
    <w:rsid w:val="00C5735B"/>
    <w:rsid w:val="00C5788C"/>
    <w:rsid w:val="00C60FD8"/>
    <w:rsid w:val="00C6125C"/>
    <w:rsid w:val="00C61C02"/>
    <w:rsid w:val="00C61CB8"/>
    <w:rsid w:val="00C62A9B"/>
    <w:rsid w:val="00C62AFF"/>
    <w:rsid w:val="00C635E7"/>
    <w:rsid w:val="00C63CCC"/>
    <w:rsid w:val="00C65C6F"/>
    <w:rsid w:val="00C66B98"/>
    <w:rsid w:val="00C66D64"/>
    <w:rsid w:val="00C67026"/>
    <w:rsid w:val="00C67088"/>
    <w:rsid w:val="00C6740B"/>
    <w:rsid w:val="00C675D7"/>
    <w:rsid w:val="00C70075"/>
    <w:rsid w:val="00C707A3"/>
    <w:rsid w:val="00C708B1"/>
    <w:rsid w:val="00C72CAF"/>
    <w:rsid w:val="00C72E4B"/>
    <w:rsid w:val="00C731B7"/>
    <w:rsid w:val="00C73913"/>
    <w:rsid w:val="00C752E9"/>
    <w:rsid w:val="00C775FD"/>
    <w:rsid w:val="00C776C6"/>
    <w:rsid w:val="00C77951"/>
    <w:rsid w:val="00C77FB2"/>
    <w:rsid w:val="00C81953"/>
    <w:rsid w:val="00C82668"/>
    <w:rsid w:val="00C82FA0"/>
    <w:rsid w:val="00C83433"/>
    <w:rsid w:val="00C83FFC"/>
    <w:rsid w:val="00C845E7"/>
    <w:rsid w:val="00C853AE"/>
    <w:rsid w:val="00C86EF7"/>
    <w:rsid w:val="00C8701D"/>
    <w:rsid w:val="00C87521"/>
    <w:rsid w:val="00C9004F"/>
    <w:rsid w:val="00C9044B"/>
    <w:rsid w:val="00C90FD3"/>
    <w:rsid w:val="00C916AF"/>
    <w:rsid w:val="00C91761"/>
    <w:rsid w:val="00C91868"/>
    <w:rsid w:val="00C91B55"/>
    <w:rsid w:val="00C926EA"/>
    <w:rsid w:val="00C92AFF"/>
    <w:rsid w:val="00C945BD"/>
    <w:rsid w:val="00C95CEF"/>
    <w:rsid w:val="00C97C15"/>
    <w:rsid w:val="00CA03D4"/>
    <w:rsid w:val="00CA05E4"/>
    <w:rsid w:val="00CA0D0E"/>
    <w:rsid w:val="00CA0FF0"/>
    <w:rsid w:val="00CA1CC8"/>
    <w:rsid w:val="00CA1FF1"/>
    <w:rsid w:val="00CA2876"/>
    <w:rsid w:val="00CA32C4"/>
    <w:rsid w:val="00CA6E0A"/>
    <w:rsid w:val="00CA775B"/>
    <w:rsid w:val="00CB1843"/>
    <w:rsid w:val="00CB1F39"/>
    <w:rsid w:val="00CB1FD0"/>
    <w:rsid w:val="00CB2967"/>
    <w:rsid w:val="00CB3DE1"/>
    <w:rsid w:val="00CB4308"/>
    <w:rsid w:val="00CB4CF1"/>
    <w:rsid w:val="00CB55F7"/>
    <w:rsid w:val="00CB5721"/>
    <w:rsid w:val="00CB5F05"/>
    <w:rsid w:val="00CB60D3"/>
    <w:rsid w:val="00CB67A7"/>
    <w:rsid w:val="00CB7882"/>
    <w:rsid w:val="00CB7F66"/>
    <w:rsid w:val="00CC03ED"/>
    <w:rsid w:val="00CC0B64"/>
    <w:rsid w:val="00CC1CDF"/>
    <w:rsid w:val="00CC1E54"/>
    <w:rsid w:val="00CC365B"/>
    <w:rsid w:val="00CC3F59"/>
    <w:rsid w:val="00CC4433"/>
    <w:rsid w:val="00CC462E"/>
    <w:rsid w:val="00CC4FA7"/>
    <w:rsid w:val="00CC662C"/>
    <w:rsid w:val="00CC6BA4"/>
    <w:rsid w:val="00CD0033"/>
    <w:rsid w:val="00CD0048"/>
    <w:rsid w:val="00CD01AD"/>
    <w:rsid w:val="00CD05F1"/>
    <w:rsid w:val="00CD08D6"/>
    <w:rsid w:val="00CD14B5"/>
    <w:rsid w:val="00CD151E"/>
    <w:rsid w:val="00CD1ECB"/>
    <w:rsid w:val="00CD24EA"/>
    <w:rsid w:val="00CD2961"/>
    <w:rsid w:val="00CD357A"/>
    <w:rsid w:val="00CD3861"/>
    <w:rsid w:val="00CD395E"/>
    <w:rsid w:val="00CD3C7F"/>
    <w:rsid w:val="00CD3F42"/>
    <w:rsid w:val="00CD4C6F"/>
    <w:rsid w:val="00CD4D6C"/>
    <w:rsid w:val="00CD59DA"/>
    <w:rsid w:val="00CD646A"/>
    <w:rsid w:val="00CE1712"/>
    <w:rsid w:val="00CE33B6"/>
    <w:rsid w:val="00CE3E70"/>
    <w:rsid w:val="00CE3EAB"/>
    <w:rsid w:val="00CE4091"/>
    <w:rsid w:val="00CE4418"/>
    <w:rsid w:val="00CE5814"/>
    <w:rsid w:val="00CE5B5C"/>
    <w:rsid w:val="00CE5D4C"/>
    <w:rsid w:val="00CE7D33"/>
    <w:rsid w:val="00CE7D42"/>
    <w:rsid w:val="00CF136F"/>
    <w:rsid w:val="00CF13D5"/>
    <w:rsid w:val="00CF13D6"/>
    <w:rsid w:val="00CF1A54"/>
    <w:rsid w:val="00CF2B5D"/>
    <w:rsid w:val="00CF30B5"/>
    <w:rsid w:val="00CF7ED4"/>
    <w:rsid w:val="00D02024"/>
    <w:rsid w:val="00D038B9"/>
    <w:rsid w:val="00D03AA2"/>
    <w:rsid w:val="00D05F1A"/>
    <w:rsid w:val="00D061CF"/>
    <w:rsid w:val="00D06B6D"/>
    <w:rsid w:val="00D113AB"/>
    <w:rsid w:val="00D14576"/>
    <w:rsid w:val="00D20D05"/>
    <w:rsid w:val="00D20E6B"/>
    <w:rsid w:val="00D20EC0"/>
    <w:rsid w:val="00D2125D"/>
    <w:rsid w:val="00D216C9"/>
    <w:rsid w:val="00D21F1A"/>
    <w:rsid w:val="00D2394F"/>
    <w:rsid w:val="00D23EF8"/>
    <w:rsid w:val="00D24CCE"/>
    <w:rsid w:val="00D24E6B"/>
    <w:rsid w:val="00D2549D"/>
    <w:rsid w:val="00D25D17"/>
    <w:rsid w:val="00D26006"/>
    <w:rsid w:val="00D30AEF"/>
    <w:rsid w:val="00D31A8D"/>
    <w:rsid w:val="00D31D1C"/>
    <w:rsid w:val="00D32275"/>
    <w:rsid w:val="00D3330A"/>
    <w:rsid w:val="00D34168"/>
    <w:rsid w:val="00D3474B"/>
    <w:rsid w:val="00D34AA7"/>
    <w:rsid w:val="00D34F3E"/>
    <w:rsid w:val="00D3564F"/>
    <w:rsid w:val="00D3587B"/>
    <w:rsid w:val="00D370E7"/>
    <w:rsid w:val="00D3765D"/>
    <w:rsid w:val="00D37816"/>
    <w:rsid w:val="00D40A46"/>
    <w:rsid w:val="00D4105B"/>
    <w:rsid w:val="00D4110A"/>
    <w:rsid w:val="00D422D3"/>
    <w:rsid w:val="00D42883"/>
    <w:rsid w:val="00D4382A"/>
    <w:rsid w:val="00D44917"/>
    <w:rsid w:val="00D44EC7"/>
    <w:rsid w:val="00D450FB"/>
    <w:rsid w:val="00D457D2"/>
    <w:rsid w:val="00D45928"/>
    <w:rsid w:val="00D46E45"/>
    <w:rsid w:val="00D472DA"/>
    <w:rsid w:val="00D5303C"/>
    <w:rsid w:val="00D55DCD"/>
    <w:rsid w:val="00D56606"/>
    <w:rsid w:val="00D56AE5"/>
    <w:rsid w:val="00D60776"/>
    <w:rsid w:val="00D60D11"/>
    <w:rsid w:val="00D63286"/>
    <w:rsid w:val="00D635C0"/>
    <w:rsid w:val="00D638ED"/>
    <w:rsid w:val="00D642A7"/>
    <w:rsid w:val="00D6475C"/>
    <w:rsid w:val="00D654BA"/>
    <w:rsid w:val="00D65ADF"/>
    <w:rsid w:val="00D66E76"/>
    <w:rsid w:val="00D70D4F"/>
    <w:rsid w:val="00D7188C"/>
    <w:rsid w:val="00D71F66"/>
    <w:rsid w:val="00D724D9"/>
    <w:rsid w:val="00D72E6C"/>
    <w:rsid w:val="00D733E6"/>
    <w:rsid w:val="00D7395B"/>
    <w:rsid w:val="00D73F13"/>
    <w:rsid w:val="00D74076"/>
    <w:rsid w:val="00D75143"/>
    <w:rsid w:val="00D75718"/>
    <w:rsid w:val="00D76140"/>
    <w:rsid w:val="00D76325"/>
    <w:rsid w:val="00D764BD"/>
    <w:rsid w:val="00D76AE2"/>
    <w:rsid w:val="00D76EC4"/>
    <w:rsid w:val="00D7741B"/>
    <w:rsid w:val="00D778AC"/>
    <w:rsid w:val="00D81790"/>
    <w:rsid w:val="00D81F03"/>
    <w:rsid w:val="00D81FA1"/>
    <w:rsid w:val="00D82498"/>
    <w:rsid w:val="00D83672"/>
    <w:rsid w:val="00D84326"/>
    <w:rsid w:val="00D8466E"/>
    <w:rsid w:val="00D8540D"/>
    <w:rsid w:val="00D85873"/>
    <w:rsid w:val="00D85DE9"/>
    <w:rsid w:val="00D872EB"/>
    <w:rsid w:val="00D87330"/>
    <w:rsid w:val="00D90FAC"/>
    <w:rsid w:val="00D915B6"/>
    <w:rsid w:val="00D92191"/>
    <w:rsid w:val="00D942E3"/>
    <w:rsid w:val="00D95F19"/>
    <w:rsid w:val="00D95FC2"/>
    <w:rsid w:val="00D9662C"/>
    <w:rsid w:val="00D96CF5"/>
    <w:rsid w:val="00DA08CC"/>
    <w:rsid w:val="00DA0ACE"/>
    <w:rsid w:val="00DA17A6"/>
    <w:rsid w:val="00DA3301"/>
    <w:rsid w:val="00DA364F"/>
    <w:rsid w:val="00DA4563"/>
    <w:rsid w:val="00DA4915"/>
    <w:rsid w:val="00DA4A35"/>
    <w:rsid w:val="00DA4F36"/>
    <w:rsid w:val="00DA51DB"/>
    <w:rsid w:val="00DA5BC5"/>
    <w:rsid w:val="00DA5D5E"/>
    <w:rsid w:val="00DA6EE7"/>
    <w:rsid w:val="00DA7083"/>
    <w:rsid w:val="00DA77C5"/>
    <w:rsid w:val="00DB00BA"/>
    <w:rsid w:val="00DB059D"/>
    <w:rsid w:val="00DB05F4"/>
    <w:rsid w:val="00DB0610"/>
    <w:rsid w:val="00DB0A9E"/>
    <w:rsid w:val="00DB0AF4"/>
    <w:rsid w:val="00DB1CD3"/>
    <w:rsid w:val="00DB2824"/>
    <w:rsid w:val="00DB3727"/>
    <w:rsid w:val="00DB3D74"/>
    <w:rsid w:val="00DB46C8"/>
    <w:rsid w:val="00DB4798"/>
    <w:rsid w:val="00DB494F"/>
    <w:rsid w:val="00DB4D6A"/>
    <w:rsid w:val="00DB5316"/>
    <w:rsid w:val="00DB64CD"/>
    <w:rsid w:val="00DB6B5A"/>
    <w:rsid w:val="00DB7DCD"/>
    <w:rsid w:val="00DC10B9"/>
    <w:rsid w:val="00DC146D"/>
    <w:rsid w:val="00DC1E62"/>
    <w:rsid w:val="00DC218D"/>
    <w:rsid w:val="00DC2243"/>
    <w:rsid w:val="00DC2286"/>
    <w:rsid w:val="00DC2714"/>
    <w:rsid w:val="00DC31C4"/>
    <w:rsid w:val="00DC39A3"/>
    <w:rsid w:val="00DC4F73"/>
    <w:rsid w:val="00DC509B"/>
    <w:rsid w:val="00DC63B7"/>
    <w:rsid w:val="00DC7C20"/>
    <w:rsid w:val="00DD0D4B"/>
    <w:rsid w:val="00DD1561"/>
    <w:rsid w:val="00DD17ED"/>
    <w:rsid w:val="00DD1FE4"/>
    <w:rsid w:val="00DD2B66"/>
    <w:rsid w:val="00DD2E3D"/>
    <w:rsid w:val="00DD3471"/>
    <w:rsid w:val="00DD4173"/>
    <w:rsid w:val="00DD4A0F"/>
    <w:rsid w:val="00DD5B38"/>
    <w:rsid w:val="00DD61BB"/>
    <w:rsid w:val="00DD6224"/>
    <w:rsid w:val="00DD6AD2"/>
    <w:rsid w:val="00DD7CDB"/>
    <w:rsid w:val="00DD7DA4"/>
    <w:rsid w:val="00DE0108"/>
    <w:rsid w:val="00DE0701"/>
    <w:rsid w:val="00DE2208"/>
    <w:rsid w:val="00DE35A2"/>
    <w:rsid w:val="00DE53CB"/>
    <w:rsid w:val="00DE60A0"/>
    <w:rsid w:val="00DE65C7"/>
    <w:rsid w:val="00DE65CF"/>
    <w:rsid w:val="00DF00BB"/>
    <w:rsid w:val="00DF1109"/>
    <w:rsid w:val="00DF2E7D"/>
    <w:rsid w:val="00DF3F33"/>
    <w:rsid w:val="00DF4843"/>
    <w:rsid w:val="00DF4997"/>
    <w:rsid w:val="00DF61C5"/>
    <w:rsid w:val="00DF6576"/>
    <w:rsid w:val="00DF7FE4"/>
    <w:rsid w:val="00E00F0B"/>
    <w:rsid w:val="00E01AF5"/>
    <w:rsid w:val="00E01B9F"/>
    <w:rsid w:val="00E01FEF"/>
    <w:rsid w:val="00E0217E"/>
    <w:rsid w:val="00E02A9E"/>
    <w:rsid w:val="00E033FD"/>
    <w:rsid w:val="00E04122"/>
    <w:rsid w:val="00E055E6"/>
    <w:rsid w:val="00E06B19"/>
    <w:rsid w:val="00E10FD4"/>
    <w:rsid w:val="00E1172C"/>
    <w:rsid w:val="00E12DF0"/>
    <w:rsid w:val="00E13D54"/>
    <w:rsid w:val="00E1477B"/>
    <w:rsid w:val="00E14A01"/>
    <w:rsid w:val="00E15909"/>
    <w:rsid w:val="00E15EB1"/>
    <w:rsid w:val="00E17659"/>
    <w:rsid w:val="00E20FA0"/>
    <w:rsid w:val="00E211BE"/>
    <w:rsid w:val="00E21290"/>
    <w:rsid w:val="00E2187D"/>
    <w:rsid w:val="00E21B72"/>
    <w:rsid w:val="00E21BDF"/>
    <w:rsid w:val="00E230A3"/>
    <w:rsid w:val="00E235F7"/>
    <w:rsid w:val="00E239FB"/>
    <w:rsid w:val="00E2408E"/>
    <w:rsid w:val="00E2455B"/>
    <w:rsid w:val="00E27114"/>
    <w:rsid w:val="00E30080"/>
    <w:rsid w:val="00E30ADD"/>
    <w:rsid w:val="00E30E32"/>
    <w:rsid w:val="00E3120D"/>
    <w:rsid w:val="00E32CDF"/>
    <w:rsid w:val="00E32FE1"/>
    <w:rsid w:val="00E33E92"/>
    <w:rsid w:val="00E340DE"/>
    <w:rsid w:val="00E34C9A"/>
    <w:rsid w:val="00E35045"/>
    <w:rsid w:val="00E362CE"/>
    <w:rsid w:val="00E36B0C"/>
    <w:rsid w:val="00E37865"/>
    <w:rsid w:val="00E40C41"/>
    <w:rsid w:val="00E41511"/>
    <w:rsid w:val="00E42740"/>
    <w:rsid w:val="00E42A27"/>
    <w:rsid w:val="00E430CB"/>
    <w:rsid w:val="00E43522"/>
    <w:rsid w:val="00E43FEE"/>
    <w:rsid w:val="00E44DA7"/>
    <w:rsid w:val="00E47433"/>
    <w:rsid w:val="00E47D46"/>
    <w:rsid w:val="00E50C2B"/>
    <w:rsid w:val="00E5107D"/>
    <w:rsid w:val="00E5120B"/>
    <w:rsid w:val="00E51403"/>
    <w:rsid w:val="00E514BB"/>
    <w:rsid w:val="00E51A2A"/>
    <w:rsid w:val="00E51CDA"/>
    <w:rsid w:val="00E55443"/>
    <w:rsid w:val="00E55913"/>
    <w:rsid w:val="00E55D14"/>
    <w:rsid w:val="00E55E31"/>
    <w:rsid w:val="00E565F3"/>
    <w:rsid w:val="00E56C2F"/>
    <w:rsid w:val="00E57D13"/>
    <w:rsid w:val="00E602C0"/>
    <w:rsid w:val="00E61317"/>
    <w:rsid w:val="00E62EC5"/>
    <w:rsid w:val="00E63A90"/>
    <w:rsid w:val="00E64BD6"/>
    <w:rsid w:val="00E66364"/>
    <w:rsid w:val="00E66B23"/>
    <w:rsid w:val="00E67387"/>
    <w:rsid w:val="00E67C0F"/>
    <w:rsid w:val="00E7058F"/>
    <w:rsid w:val="00E70E78"/>
    <w:rsid w:val="00E72B19"/>
    <w:rsid w:val="00E7309C"/>
    <w:rsid w:val="00E730B6"/>
    <w:rsid w:val="00E73340"/>
    <w:rsid w:val="00E751B4"/>
    <w:rsid w:val="00E751CA"/>
    <w:rsid w:val="00E75E06"/>
    <w:rsid w:val="00E768D0"/>
    <w:rsid w:val="00E77133"/>
    <w:rsid w:val="00E7730D"/>
    <w:rsid w:val="00E804CF"/>
    <w:rsid w:val="00E80D89"/>
    <w:rsid w:val="00E813A2"/>
    <w:rsid w:val="00E81B5B"/>
    <w:rsid w:val="00E8200E"/>
    <w:rsid w:val="00E831F7"/>
    <w:rsid w:val="00E855BC"/>
    <w:rsid w:val="00E85D1A"/>
    <w:rsid w:val="00E87787"/>
    <w:rsid w:val="00E90B10"/>
    <w:rsid w:val="00E90B83"/>
    <w:rsid w:val="00E91671"/>
    <w:rsid w:val="00E91BEB"/>
    <w:rsid w:val="00E91F6D"/>
    <w:rsid w:val="00E93AF1"/>
    <w:rsid w:val="00E962AB"/>
    <w:rsid w:val="00EA1B91"/>
    <w:rsid w:val="00EA1E41"/>
    <w:rsid w:val="00EA2024"/>
    <w:rsid w:val="00EA2E92"/>
    <w:rsid w:val="00EA30D5"/>
    <w:rsid w:val="00EA51CB"/>
    <w:rsid w:val="00EA7296"/>
    <w:rsid w:val="00EA788D"/>
    <w:rsid w:val="00EA7989"/>
    <w:rsid w:val="00EB090A"/>
    <w:rsid w:val="00EB0ED9"/>
    <w:rsid w:val="00EB2199"/>
    <w:rsid w:val="00EB256F"/>
    <w:rsid w:val="00EB2DB3"/>
    <w:rsid w:val="00EB31F0"/>
    <w:rsid w:val="00EB4906"/>
    <w:rsid w:val="00EB4BF1"/>
    <w:rsid w:val="00EB5D47"/>
    <w:rsid w:val="00EB5F30"/>
    <w:rsid w:val="00EB6B1E"/>
    <w:rsid w:val="00EC1631"/>
    <w:rsid w:val="00EC225D"/>
    <w:rsid w:val="00EC397F"/>
    <w:rsid w:val="00EC447B"/>
    <w:rsid w:val="00EC5A30"/>
    <w:rsid w:val="00EC6F9F"/>
    <w:rsid w:val="00EC71AF"/>
    <w:rsid w:val="00EC7721"/>
    <w:rsid w:val="00EC7805"/>
    <w:rsid w:val="00ED0951"/>
    <w:rsid w:val="00ED0D7E"/>
    <w:rsid w:val="00ED1352"/>
    <w:rsid w:val="00ED2405"/>
    <w:rsid w:val="00ED4C7F"/>
    <w:rsid w:val="00ED7677"/>
    <w:rsid w:val="00ED7B15"/>
    <w:rsid w:val="00EE0539"/>
    <w:rsid w:val="00EE2807"/>
    <w:rsid w:val="00EE2B03"/>
    <w:rsid w:val="00EE3091"/>
    <w:rsid w:val="00EE4712"/>
    <w:rsid w:val="00EE478B"/>
    <w:rsid w:val="00EE5869"/>
    <w:rsid w:val="00EE722B"/>
    <w:rsid w:val="00EE76D5"/>
    <w:rsid w:val="00EE79E9"/>
    <w:rsid w:val="00EE7A64"/>
    <w:rsid w:val="00EF0056"/>
    <w:rsid w:val="00EF043C"/>
    <w:rsid w:val="00EF09BF"/>
    <w:rsid w:val="00EF235E"/>
    <w:rsid w:val="00EF2EBF"/>
    <w:rsid w:val="00EF37A9"/>
    <w:rsid w:val="00EF53DF"/>
    <w:rsid w:val="00EF5AA7"/>
    <w:rsid w:val="00EF5AD8"/>
    <w:rsid w:val="00EF60AE"/>
    <w:rsid w:val="00EF695A"/>
    <w:rsid w:val="00EF69C6"/>
    <w:rsid w:val="00F0083A"/>
    <w:rsid w:val="00F014DC"/>
    <w:rsid w:val="00F015E1"/>
    <w:rsid w:val="00F01805"/>
    <w:rsid w:val="00F021A7"/>
    <w:rsid w:val="00F05056"/>
    <w:rsid w:val="00F06894"/>
    <w:rsid w:val="00F06EDB"/>
    <w:rsid w:val="00F06F29"/>
    <w:rsid w:val="00F075DE"/>
    <w:rsid w:val="00F11079"/>
    <w:rsid w:val="00F11AEC"/>
    <w:rsid w:val="00F11DB5"/>
    <w:rsid w:val="00F12B13"/>
    <w:rsid w:val="00F13EB2"/>
    <w:rsid w:val="00F17BB8"/>
    <w:rsid w:val="00F20C0E"/>
    <w:rsid w:val="00F2134C"/>
    <w:rsid w:val="00F2252F"/>
    <w:rsid w:val="00F23D53"/>
    <w:rsid w:val="00F245D7"/>
    <w:rsid w:val="00F2489E"/>
    <w:rsid w:val="00F250F9"/>
    <w:rsid w:val="00F30D65"/>
    <w:rsid w:val="00F3120C"/>
    <w:rsid w:val="00F31372"/>
    <w:rsid w:val="00F32067"/>
    <w:rsid w:val="00F324EA"/>
    <w:rsid w:val="00F328BE"/>
    <w:rsid w:val="00F3398B"/>
    <w:rsid w:val="00F34DBC"/>
    <w:rsid w:val="00F3564C"/>
    <w:rsid w:val="00F36444"/>
    <w:rsid w:val="00F36A73"/>
    <w:rsid w:val="00F36DCB"/>
    <w:rsid w:val="00F36F82"/>
    <w:rsid w:val="00F372B2"/>
    <w:rsid w:val="00F37569"/>
    <w:rsid w:val="00F377AE"/>
    <w:rsid w:val="00F40AD1"/>
    <w:rsid w:val="00F41182"/>
    <w:rsid w:val="00F4142E"/>
    <w:rsid w:val="00F42AA5"/>
    <w:rsid w:val="00F44B41"/>
    <w:rsid w:val="00F44CAA"/>
    <w:rsid w:val="00F45ADF"/>
    <w:rsid w:val="00F45B41"/>
    <w:rsid w:val="00F46023"/>
    <w:rsid w:val="00F4667C"/>
    <w:rsid w:val="00F473CF"/>
    <w:rsid w:val="00F503F7"/>
    <w:rsid w:val="00F51486"/>
    <w:rsid w:val="00F52007"/>
    <w:rsid w:val="00F524FF"/>
    <w:rsid w:val="00F56812"/>
    <w:rsid w:val="00F57841"/>
    <w:rsid w:val="00F57D04"/>
    <w:rsid w:val="00F6114E"/>
    <w:rsid w:val="00F616D8"/>
    <w:rsid w:val="00F61960"/>
    <w:rsid w:val="00F61D27"/>
    <w:rsid w:val="00F61E54"/>
    <w:rsid w:val="00F627CC"/>
    <w:rsid w:val="00F62D31"/>
    <w:rsid w:val="00F62D6B"/>
    <w:rsid w:val="00F62DB3"/>
    <w:rsid w:val="00F64670"/>
    <w:rsid w:val="00F6585C"/>
    <w:rsid w:val="00F658ED"/>
    <w:rsid w:val="00F66A94"/>
    <w:rsid w:val="00F67584"/>
    <w:rsid w:val="00F7051F"/>
    <w:rsid w:val="00F72075"/>
    <w:rsid w:val="00F73666"/>
    <w:rsid w:val="00F73BBF"/>
    <w:rsid w:val="00F744CB"/>
    <w:rsid w:val="00F751B8"/>
    <w:rsid w:val="00F76359"/>
    <w:rsid w:val="00F764B5"/>
    <w:rsid w:val="00F76B53"/>
    <w:rsid w:val="00F77AD9"/>
    <w:rsid w:val="00F82A0B"/>
    <w:rsid w:val="00F83545"/>
    <w:rsid w:val="00F83DA3"/>
    <w:rsid w:val="00F857F6"/>
    <w:rsid w:val="00F86032"/>
    <w:rsid w:val="00F8628E"/>
    <w:rsid w:val="00F8731B"/>
    <w:rsid w:val="00F87BF4"/>
    <w:rsid w:val="00F903D2"/>
    <w:rsid w:val="00F90F1C"/>
    <w:rsid w:val="00F9127E"/>
    <w:rsid w:val="00F91FC4"/>
    <w:rsid w:val="00F924FD"/>
    <w:rsid w:val="00F92A1F"/>
    <w:rsid w:val="00F92BB6"/>
    <w:rsid w:val="00F93374"/>
    <w:rsid w:val="00F95A4A"/>
    <w:rsid w:val="00F95D8C"/>
    <w:rsid w:val="00F96134"/>
    <w:rsid w:val="00F96618"/>
    <w:rsid w:val="00F96CE5"/>
    <w:rsid w:val="00F96EE0"/>
    <w:rsid w:val="00F970C7"/>
    <w:rsid w:val="00F9737D"/>
    <w:rsid w:val="00FA249A"/>
    <w:rsid w:val="00FA5AF1"/>
    <w:rsid w:val="00FA5D3B"/>
    <w:rsid w:val="00FA5DA8"/>
    <w:rsid w:val="00FA77BD"/>
    <w:rsid w:val="00FB07DE"/>
    <w:rsid w:val="00FB0DD5"/>
    <w:rsid w:val="00FB1ABE"/>
    <w:rsid w:val="00FB25D0"/>
    <w:rsid w:val="00FB2734"/>
    <w:rsid w:val="00FB2B01"/>
    <w:rsid w:val="00FB3023"/>
    <w:rsid w:val="00FB3F0B"/>
    <w:rsid w:val="00FB53CD"/>
    <w:rsid w:val="00FB5BDA"/>
    <w:rsid w:val="00FB6C14"/>
    <w:rsid w:val="00FC0DEE"/>
    <w:rsid w:val="00FC0F85"/>
    <w:rsid w:val="00FC1318"/>
    <w:rsid w:val="00FC19B7"/>
    <w:rsid w:val="00FC2ECD"/>
    <w:rsid w:val="00FC3320"/>
    <w:rsid w:val="00FC4121"/>
    <w:rsid w:val="00FC4D56"/>
    <w:rsid w:val="00FC5F05"/>
    <w:rsid w:val="00FC6D73"/>
    <w:rsid w:val="00FC6F56"/>
    <w:rsid w:val="00FC6FDC"/>
    <w:rsid w:val="00FC7A52"/>
    <w:rsid w:val="00FD0F4E"/>
    <w:rsid w:val="00FD1402"/>
    <w:rsid w:val="00FD1D4B"/>
    <w:rsid w:val="00FD201D"/>
    <w:rsid w:val="00FD2232"/>
    <w:rsid w:val="00FD2EA3"/>
    <w:rsid w:val="00FD342A"/>
    <w:rsid w:val="00FD3890"/>
    <w:rsid w:val="00FD3F76"/>
    <w:rsid w:val="00FD74CC"/>
    <w:rsid w:val="00FD7DCC"/>
    <w:rsid w:val="00FE0030"/>
    <w:rsid w:val="00FE05E7"/>
    <w:rsid w:val="00FE0601"/>
    <w:rsid w:val="00FE075B"/>
    <w:rsid w:val="00FE0C26"/>
    <w:rsid w:val="00FE141A"/>
    <w:rsid w:val="00FE1A21"/>
    <w:rsid w:val="00FE22CC"/>
    <w:rsid w:val="00FE2D8A"/>
    <w:rsid w:val="00FE3B81"/>
    <w:rsid w:val="00FE3C24"/>
    <w:rsid w:val="00FE3CCA"/>
    <w:rsid w:val="00FE4E28"/>
    <w:rsid w:val="00FE5C6C"/>
    <w:rsid w:val="00FE614D"/>
    <w:rsid w:val="00FE6A4E"/>
    <w:rsid w:val="00FE7139"/>
    <w:rsid w:val="00FE764E"/>
    <w:rsid w:val="00FF01FA"/>
    <w:rsid w:val="00FF034D"/>
    <w:rsid w:val="00FF04E4"/>
    <w:rsid w:val="00FF1438"/>
    <w:rsid w:val="00FF1E89"/>
    <w:rsid w:val="00FF3677"/>
    <w:rsid w:val="00FF6782"/>
    <w:rsid w:val="00FF7438"/>
    <w:rsid w:val="00FF7DE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A206A5D"/>
  <w15:docId w15:val="{B51B2892-27B9-C546-8B8F-C91A6CE84C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uiPriority="9" w:unhideWhenUsed="1" w:qFormat="1"/>
    <w:lsdException w:name="heading 3" w:unhideWhenUsed="1" w:qFormat="1"/>
    <w:lsdException w:name="heading 4" w:unhideWhenUsed="1" w:qFormat="1"/>
    <w:lsdException w:name="heading 5" w:unhideWhenUsed="1" w:qFormat="1"/>
    <w:lsdException w:name="heading 6" w:semiHidden="1" w:unhideWhenUsed="1" w:qFormat="1"/>
    <w:lsdException w:name="heading 7" w:unhideWhenUsed="1" w:qFormat="1"/>
    <w:lsdException w:name="heading 8" w:unhideWhenUsed="1" w:qFormat="1"/>
    <w:lsdException w:name="heading 9" w:unhideWhenUsed="1" w:qFormat="1"/>
    <w:lsdException w:name="index 1" w:unhideWhenUsed="1"/>
    <w:lsdException w:name="index 2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unhideWhenUsed="1"/>
    <w:lsdException w:name="List Bullet 3" w:semiHidden="1" w:unhideWhenUsed="1"/>
    <w:lsdException w:name="List Bullet 4" w:semiHidden="1" w:unhideWhenUsed="1"/>
    <w:lsdException w:name="List Bullet 5" w:unhideWhenUsed="1"/>
    <w:lsdException w:name="List Number 2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iPriority="99" w:unhideWhenUsed="1"/>
    <w:lsdException w:name="HTML Cite" w:semiHidden="1" w:uiPriority="99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22302"/>
    <w:rPr>
      <w:rFonts w:ascii="Times New Roman" w:eastAsia="Times New Roman" w:hAnsi="Times New Roman" w:cs="Times New Roman"/>
      <w:lang w:eastAsia="zh-CN"/>
    </w:rPr>
  </w:style>
  <w:style w:type="paragraph" w:styleId="Heading1">
    <w:name w:val="heading 1"/>
    <w:basedOn w:val="Normal"/>
    <w:next w:val="Normal"/>
    <w:link w:val="Heading1Char"/>
    <w:autoRedefine/>
    <w:qFormat/>
    <w:rsid w:val="00807425"/>
    <w:pPr>
      <w:keepNext/>
      <w:spacing w:before="120" w:line="360" w:lineRule="auto"/>
      <w:jc w:val="both"/>
      <w:outlineLvl w:val="0"/>
    </w:pPr>
    <w:rPr>
      <w:rFonts w:asciiTheme="majorHAnsi" w:hAnsiTheme="majorHAnsi"/>
      <w:bCs/>
      <w:kern w:val="32"/>
      <w:sz w:val="22"/>
      <w:szCs w:val="22"/>
      <w:lang w:eastAsia="en-US"/>
    </w:rPr>
  </w:style>
  <w:style w:type="paragraph" w:styleId="Heading2">
    <w:name w:val="heading 2"/>
    <w:basedOn w:val="Normal"/>
    <w:link w:val="Heading2Char"/>
    <w:uiPriority w:val="9"/>
    <w:qFormat/>
    <w:rsid w:val="007C70BD"/>
    <w:pPr>
      <w:spacing w:beforeLines="1" w:afterLines="1"/>
      <w:outlineLvl w:val="1"/>
    </w:pPr>
    <w:rPr>
      <w:rFonts w:ascii="Times" w:eastAsia="SimSun" w:hAnsi="Times" w:cstheme="minorBidi"/>
      <w:b/>
      <w:sz w:val="36"/>
      <w:szCs w:val="20"/>
      <w:lang w:eastAsia="en-US"/>
    </w:rPr>
  </w:style>
  <w:style w:type="paragraph" w:styleId="Heading3">
    <w:name w:val="heading 3"/>
    <w:basedOn w:val="Normal"/>
    <w:next w:val="Normal"/>
    <w:link w:val="Heading3Char"/>
    <w:autoRedefine/>
    <w:qFormat/>
    <w:rsid w:val="00E43522"/>
    <w:pPr>
      <w:keepNext/>
      <w:shd w:val="clear" w:color="auto" w:fill="FFFFFF"/>
      <w:tabs>
        <w:tab w:val="num" w:pos="1170"/>
      </w:tabs>
      <w:adjustRightInd w:val="0"/>
      <w:snapToGrid w:val="0"/>
      <w:spacing w:before="308" w:after="154" w:line="360" w:lineRule="auto"/>
      <w:ind w:right="-320"/>
      <w:jc w:val="both"/>
      <w:outlineLvl w:val="2"/>
    </w:pPr>
    <w:rPr>
      <w:rFonts w:ascii="Times" w:hAnsi="Times" w:cstheme="minorHAnsi"/>
      <w:b/>
      <w:color w:val="000000" w:themeColor="text1"/>
      <w:lang w:eastAsia="en-US"/>
    </w:rPr>
  </w:style>
  <w:style w:type="paragraph" w:styleId="Heading4">
    <w:name w:val="heading 4"/>
    <w:basedOn w:val="Normal"/>
    <w:link w:val="Heading4Char"/>
    <w:qFormat/>
    <w:rsid w:val="007C70BD"/>
    <w:pPr>
      <w:spacing w:beforeLines="1" w:afterLines="1"/>
      <w:outlineLvl w:val="3"/>
    </w:pPr>
    <w:rPr>
      <w:rFonts w:ascii="Times" w:eastAsia="SimSun" w:hAnsi="Times" w:cstheme="minorBidi"/>
      <w:b/>
      <w:szCs w:val="20"/>
      <w:lang w:eastAsia="en-US"/>
    </w:rPr>
  </w:style>
  <w:style w:type="paragraph" w:styleId="Heading5">
    <w:name w:val="heading 5"/>
    <w:basedOn w:val="Normal"/>
    <w:next w:val="Normal"/>
    <w:link w:val="Heading5Char"/>
    <w:autoRedefine/>
    <w:qFormat/>
    <w:rsid w:val="007C70BD"/>
    <w:pPr>
      <w:tabs>
        <w:tab w:val="num" w:pos="2034"/>
      </w:tabs>
      <w:ind w:left="1746" w:hanging="432"/>
      <w:jc w:val="both"/>
      <w:outlineLvl w:val="4"/>
    </w:pPr>
    <w:rPr>
      <w:rFonts w:ascii="Arial" w:hAnsi="Arial"/>
      <w:sz w:val="22"/>
      <w:szCs w:val="20"/>
      <w:lang w:eastAsia="en-US"/>
    </w:rPr>
  </w:style>
  <w:style w:type="paragraph" w:styleId="Heading6">
    <w:name w:val="heading 6"/>
    <w:basedOn w:val="Normal"/>
    <w:next w:val="Normal"/>
    <w:link w:val="Heading6Char"/>
    <w:qFormat/>
    <w:rsid w:val="007C70BD"/>
    <w:pPr>
      <w:tabs>
        <w:tab w:val="num" w:pos="3546"/>
      </w:tabs>
      <w:spacing w:before="240" w:after="60"/>
      <w:ind w:left="3186"/>
      <w:jc w:val="both"/>
      <w:outlineLvl w:val="5"/>
    </w:pPr>
    <w:rPr>
      <w:rFonts w:ascii="Arial" w:hAnsi="Arial"/>
      <w:b/>
      <w:sz w:val="22"/>
      <w:szCs w:val="20"/>
      <w:lang w:eastAsia="en-US"/>
    </w:rPr>
  </w:style>
  <w:style w:type="paragraph" w:styleId="Heading7">
    <w:name w:val="heading 7"/>
    <w:basedOn w:val="Normal"/>
    <w:next w:val="Normal"/>
    <w:link w:val="Heading7Char"/>
    <w:qFormat/>
    <w:rsid w:val="007C70BD"/>
    <w:pPr>
      <w:tabs>
        <w:tab w:val="num" w:pos="4266"/>
      </w:tabs>
      <w:spacing w:before="240" w:after="60"/>
      <w:ind w:left="3906"/>
      <w:jc w:val="both"/>
      <w:outlineLvl w:val="6"/>
    </w:pPr>
    <w:rPr>
      <w:rFonts w:ascii="Arial" w:hAnsi="Arial"/>
      <w:sz w:val="22"/>
      <w:szCs w:val="20"/>
      <w:lang w:eastAsia="en-US"/>
    </w:rPr>
  </w:style>
  <w:style w:type="paragraph" w:styleId="Heading8">
    <w:name w:val="heading 8"/>
    <w:basedOn w:val="Normal"/>
    <w:next w:val="Normal"/>
    <w:link w:val="Heading8Char"/>
    <w:qFormat/>
    <w:rsid w:val="007C70BD"/>
    <w:pPr>
      <w:tabs>
        <w:tab w:val="num" w:pos="4986"/>
      </w:tabs>
      <w:spacing w:before="240" w:after="60"/>
      <w:ind w:left="4626"/>
      <w:jc w:val="both"/>
      <w:outlineLvl w:val="7"/>
    </w:pPr>
    <w:rPr>
      <w:rFonts w:ascii="Arial" w:hAnsi="Arial"/>
      <w:i/>
      <w:sz w:val="22"/>
      <w:szCs w:val="20"/>
      <w:lang w:eastAsia="en-US"/>
    </w:rPr>
  </w:style>
  <w:style w:type="paragraph" w:styleId="Heading9">
    <w:name w:val="heading 9"/>
    <w:basedOn w:val="Normal"/>
    <w:next w:val="Normal"/>
    <w:link w:val="Heading9Char"/>
    <w:qFormat/>
    <w:rsid w:val="007C70BD"/>
    <w:pPr>
      <w:tabs>
        <w:tab w:val="num" w:pos="5706"/>
      </w:tabs>
      <w:spacing w:before="240" w:after="60"/>
      <w:ind w:left="5346"/>
      <w:jc w:val="both"/>
      <w:outlineLvl w:val="8"/>
    </w:pPr>
    <w:rPr>
      <w:rFonts w:ascii="Helvetica" w:hAnsi="Helvetica"/>
      <w:sz w:val="22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2"/>
    <w:rsid w:val="007C70BD"/>
    <w:rPr>
      <w:rFonts w:ascii="Lucida Grande" w:eastAsia="MS Mincho" w:hAnsi="Lucida Grande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uiPriority w:val="99"/>
    <w:semiHidden/>
    <w:rsid w:val="00630A2C"/>
    <w:rPr>
      <w:rFonts w:ascii="Lucida Grande" w:hAnsi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127756"/>
    <w:pPr>
      <w:ind w:left="720"/>
      <w:contextualSpacing/>
    </w:pPr>
    <w:rPr>
      <w:rFonts w:asciiTheme="minorHAnsi" w:eastAsia="SimSun" w:hAnsiTheme="minorHAnsi" w:cstheme="minorBidi"/>
      <w:lang w:eastAsia="en-US"/>
    </w:rPr>
  </w:style>
  <w:style w:type="character" w:customStyle="1" w:styleId="Heading1Char">
    <w:name w:val="Heading 1 Char"/>
    <w:basedOn w:val="DefaultParagraphFont"/>
    <w:link w:val="Heading1"/>
    <w:rsid w:val="00807425"/>
    <w:rPr>
      <w:rFonts w:asciiTheme="majorHAnsi" w:eastAsia="Times New Roman" w:hAnsiTheme="majorHAnsi" w:cs="Times New Roman"/>
      <w:bCs/>
      <w:kern w:val="32"/>
      <w:sz w:val="22"/>
      <w:szCs w:val="22"/>
    </w:rPr>
  </w:style>
  <w:style w:type="character" w:customStyle="1" w:styleId="Heading2Char">
    <w:name w:val="Heading 2 Char"/>
    <w:basedOn w:val="DefaultParagraphFont"/>
    <w:link w:val="Heading2"/>
    <w:uiPriority w:val="9"/>
    <w:rsid w:val="007C70BD"/>
    <w:rPr>
      <w:rFonts w:ascii="Times" w:hAnsi="Times"/>
      <w:b/>
      <w:sz w:val="36"/>
      <w:szCs w:val="20"/>
    </w:rPr>
  </w:style>
  <w:style w:type="character" w:customStyle="1" w:styleId="Heading3Char">
    <w:name w:val="Heading 3 Char"/>
    <w:basedOn w:val="DefaultParagraphFont"/>
    <w:link w:val="Heading3"/>
    <w:rsid w:val="00E43522"/>
    <w:rPr>
      <w:rFonts w:ascii="Times" w:eastAsia="Times New Roman" w:hAnsi="Times" w:cstheme="minorHAnsi"/>
      <w:b/>
      <w:color w:val="000000" w:themeColor="text1"/>
      <w:shd w:val="clear" w:color="auto" w:fill="FFFFFF"/>
    </w:rPr>
  </w:style>
  <w:style w:type="character" w:customStyle="1" w:styleId="Heading4Char">
    <w:name w:val="Heading 4 Char"/>
    <w:basedOn w:val="DefaultParagraphFont"/>
    <w:link w:val="Heading4"/>
    <w:rsid w:val="007C70BD"/>
    <w:rPr>
      <w:rFonts w:ascii="Times" w:hAnsi="Times"/>
      <w:b/>
      <w:szCs w:val="20"/>
    </w:rPr>
  </w:style>
  <w:style w:type="character" w:customStyle="1" w:styleId="Heading5Char">
    <w:name w:val="Heading 5 Char"/>
    <w:basedOn w:val="DefaultParagraphFont"/>
    <w:link w:val="Heading5"/>
    <w:rsid w:val="007C70BD"/>
    <w:rPr>
      <w:rFonts w:ascii="Arial" w:eastAsia="Times New Roman" w:hAnsi="Arial" w:cs="Times New Roman"/>
      <w:sz w:val="22"/>
      <w:szCs w:val="20"/>
    </w:rPr>
  </w:style>
  <w:style w:type="character" w:customStyle="1" w:styleId="Heading6Char">
    <w:name w:val="Heading 6 Char"/>
    <w:basedOn w:val="DefaultParagraphFont"/>
    <w:link w:val="Heading6"/>
    <w:rsid w:val="007C70BD"/>
    <w:rPr>
      <w:rFonts w:ascii="Arial" w:eastAsia="Times New Roman" w:hAnsi="Arial" w:cs="Times New Roman"/>
      <w:b/>
      <w:sz w:val="22"/>
      <w:szCs w:val="20"/>
    </w:rPr>
  </w:style>
  <w:style w:type="character" w:customStyle="1" w:styleId="Heading7Char">
    <w:name w:val="Heading 7 Char"/>
    <w:basedOn w:val="DefaultParagraphFont"/>
    <w:link w:val="Heading7"/>
    <w:rsid w:val="007C70BD"/>
    <w:rPr>
      <w:rFonts w:ascii="Arial" w:eastAsia="Times New Roman" w:hAnsi="Arial" w:cs="Times New Roman"/>
      <w:sz w:val="22"/>
      <w:szCs w:val="20"/>
    </w:rPr>
  </w:style>
  <w:style w:type="character" w:customStyle="1" w:styleId="Heading8Char">
    <w:name w:val="Heading 8 Char"/>
    <w:basedOn w:val="DefaultParagraphFont"/>
    <w:link w:val="Heading8"/>
    <w:rsid w:val="007C70BD"/>
    <w:rPr>
      <w:rFonts w:ascii="Arial" w:eastAsia="Times New Roman" w:hAnsi="Arial" w:cs="Times New Roman"/>
      <w:i/>
      <w:sz w:val="22"/>
      <w:szCs w:val="20"/>
    </w:rPr>
  </w:style>
  <w:style w:type="character" w:customStyle="1" w:styleId="Heading9Char">
    <w:name w:val="Heading 9 Char"/>
    <w:basedOn w:val="DefaultParagraphFont"/>
    <w:link w:val="Heading9"/>
    <w:rsid w:val="007C70BD"/>
    <w:rPr>
      <w:rFonts w:ascii="Helvetica" w:eastAsia="Times New Roman" w:hAnsi="Helvetica" w:cs="Times New Roman"/>
      <w:sz w:val="22"/>
      <w:szCs w:val="20"/>
    </w:rPr>
  </w:style>
  <w:style w:type="paragraph" w:styleId="NormalWeb">
    <w:name w:val="Normal (Web)"/>
    <w:basedOn w:val="Normal"/>
    <w:uiPriority w:val="99"/>
    <w:rsid w:val="007C70BD"/>
    <w:pPr>
      <w:spacing w:beforeLines="1" w:afterLines="1"/>
    </w:pPr>
    <w:rPr>
      <w:rFonts w:ascii="Times" w:eastAsia="SimSun" w:hAnsi="Times"/>
      <w:sz w:val="20"/>
      <w:szCs w:val="20"/>
      <w:lang w:eastAsia="en-US"/>
    </w:rPr>
  </w:style>
  <w:style w:type="character" w:styleId="Strong">
    <w:name w:val="Strong"/>
    <w:basedOn w:val="DefaultParagraphFont"/>
    <w:uiPriority w:val="22"/>
    <w:qFormat/>
    <w:rsid w:val="007C70BD"/>
    <w:rPr>
      <w:b/>
    </w:rPr>
  </w:style>
  <w:style w:type="character" w:styleId="Hyperlink">
    <w:name w:val="Hyperlink"/>
    <w:basedOn w:val="DefaultParagraphFont"/>
    <w:uiPriority w:val="99"/>
    <w:rsid w:val="007C70BD"/>
    <w:rPr>
      <w:color w:val="0000FF"/>
      <w:u w:val="single"/>
    </w:rPr>
  </w:style>
  <w:style w:type="paragraph" w:customStyle="1" w:styleId="articleaffiliation">
    <w:name w:val="article_affiliation"/>
    <w:basedOn w:val="Normal"/>
    <w:rsid w:val="007C70BD"/>
    <w:pPr>
      <w:spacing w:beforeLines="1" w:afterLines="1"/>
    </w:pPr>
    <w:rPr>
      <w:rFonts w:ascii="Times" w:eastAsia="SimSun" w:hAnsi="Times" w:cstheme="minorBidi"/>
      <w:sz w:val="20"/>
      <w:szCs w:val="20"/>
      <w:lang w:eastAsia="en-US"/>
    </w:rPr>
  </w:style>
  <w:style w:type="character" w:styleId="FollowedHyperlink">
    <w:name w:val="FollowedHyperlink"/>
    <w:basedOn w:val="DefaultParagraphFont"/>
    <w:uiPriority w:val="99"/>
    <w:unhideWhenUsed/>
    <w:rsid w:val="007C70BD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7C70BD"/>
    <w:pPr>
      <w:tabs>
        <w:tab w:val="center" w:pos="4320"/>
        <w:tab w:val="right" w:pos="8640"/>
      </w:tabs>
    </w:pPr>
    <w:rPr>
      <w:rFonts w:asciiTheme="minorHAnsi" w:eastAsia="SimSun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C70BD"/>
  </w:style>
  <w:style w:type="character" w:styleId="PageNumber">
    <w:name w:val="page number"/>
    <w:basedOn w:val="DefaultParagraphFont"/>
    <w:unhideWhenUsed/>
    <w:rsid w:val="007C70BD"/>
  </w:style>
  <w:style w:type="paragraph" w:styleId="Header">
    <w:name w:val="header"/>
    <w:basedOn w:val="Normal"/>
    <w:link w:val="HeaderChar"/>
    <w:unhideWhenUsed/>
    <w:rsid w:val="007C70BD"/>
    <w:pPr>
      <w:tabs>
        <w:tab w:val="center" w:pos="4320"/>
        <w:tab w:val="right" w:pos="8640"/>
      </w:tabs>
    </w:pPr>
    <w:rPr>
      <w:rFonts w:asciiTheme="minorHAnsi" w:eastAsia="SimSun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rsid w:val="007C70BD"/>
  </w:style>
  <w:style w:type="character" w:styleId="CommentReference">
    <w:name w:val="annotation reference"/>
    <w:uiPriority w:val="99"/>
    <w:rsid w:val="007C70BD"/>
    <w:rPr>
      <w:sz w:val="18"/>
    </w:rPr>
  </w:style>
  <w:style w:type="paragraph" w:styleId="CommentText">
    <w:name w:val="annotation text"/>
    <w:basedOn w:val="Normal"/>
    <w:link w:val="CommentTextChar3"/>
    <w:uiPriority w:val="99"/>
    <w:rsid w:val="007C70BD"/>
    <w:pPr>
      <w:ind w:firstLine="720"/>
      <w:jc w:val="both"/>
    </w:pPr>
    <w:rPr>
      <w:rFonts w:ascii="Arial" w:hAnsi="Arial"/>
      <w:sz w:val="22"/>
      <w:szCs w:val="20"/>
      <w:lang w:eastAsia="en-US"/>
    </w:rPr>
  </w:style>
  <w:style w:type="character" w:customStyle="1" w:styleId="CommentTextChar">
    <w:name w:val="Comment Text Char"/>
    <w:basedOn w:val="DefaultParagraphFont"/>
    <w:uiPriority w:val="99"/>
    <w:rsid w:val="007C70BD"/>
  </w:style>
  <w:style w:type="paragraph" w:styleId="DocumentMap">
    <w:name w:val="Document Map"/>
    <w:basedOn w:val="Normal"/>
    <w:link w:val="DocumentMapChar"/>
    <w:rsid w:val="007C70BD"/>
    <w:pPr>
      <w:shd w:val="clear" w:color="auto" w:fill="FF0000"/>
      <w:ind w:firstLine="720"/>
      <w:jc w:val="both"/>
    </w:pPr>
    <w:rPr>
      <w:rFonts w:ascii="Arial" w:eastAsia="MS Gothic" w:hAnsi="Arial"/>
      <w:szCs w:val="20"/>
      <w:lang w:eastAsia="en-US"/>
    </w:rPr>
  </w:style>
  <w:style w:type="character" w:customStyle="1" w:styleId="DocumentMapChar">
    <w:name w:val="Document Map Char"/>
    <w:basedOn w:val="DefaultParagraphFont"/>
    <w:link w:val="DocumentMap"/>
    <w:rsid w:val="007C70BD"/>
    <w:rPr>
      <w:rFonts w:ascii="Arial" w:eastAsia="MS Gothic" w:hAnsi="Arial" w:cs="Times New Roman"/>
      <w:szCs w:val="20"/>
      <w:shd w:val="clear" w:color="auto" w:fill="FF0000"/>
    </w:rPr>
  </w:style>
  <w:style w:type="paragraph" w:customStyle="1" w:styleId="TAFNormal">
    <w:name w:val="TAF Normal"/>
    <w:basedOn w:val="Normal"/>
    <w:rsid w:val="007C70BD"/>
    <w:pPr>
      <w:spacing w:before="120" w:line="360" w:lineRule="auto"/>
      <w:jc w:val="both"/>
    </w:pPr>
    <w:rPr>
      <w:rFonts w:ascii="Arial" w:hAnsi="Arial"/>
      <w:szCs w:val="20"/>
      <w:lang w:eastAsia="en-US"/>
    </w:rPr>
  </w:style>
  <w:style w:type="paragraph" w:customStyle="1" w:styleId="TAFHeading1">
    <w:name w:val="TAF Heading 1"/>
    <w:basedOn w:val="TAFNormal"/>
    <w:next w:val="TAFHeading2"/>
    <w:autoRedefine/>
    <w:rsid w:val="007C70BD"/>
    <w:pPr>
      <w:numPr>
        <w:numId w:val="1"/>
      </w:numPr>
      <w:tabs>
        <w:tab w:val="clear" w:pos="720"/>
        <w:tab w:val="num" w:pos="360"/>
      </w:tabs>
      <w:ind w:left="360" w:hanging="360"/>
      <w:outlineLvl w:val="0"/>
    </w:pPr>
    <w:rPr>
      <w:b/>
      <w:caps/>
    </w:rPr>
  </w:style>
  <w:style w:type="paragraph" w:customStyle="1" w:styleId="TAFHeading2">
    <w:name w:val="TAF Heading 2"/>
    <w:basedOn w:val="TAFNormal"/>
    <w:next w:val="TAFHeading3"/>
    <w:autoRedefine/>
    <w:rsid w:val="007C70BD"/>
    <w:pPr>
      <w:numPr>
        <w:ilvl w:val="1"/>
        <w:numId w:val="1"/>
      </w:numPr>
      <w:outlineLvl w:val="1"/>
    </w:pPr>
    <w:rPr>
      <w:b/>
    </w:rPr>
  </w:style>
  <w:style w:type="paragraph" w:customStyle="1" w:styleId="TAFHeading3">
    <w:name w:val="TAF Heading 3"/>
    <w:basedOn w:val="TAFNormal"/>
    <w:next w:val="TAFHeading4"/>
    <w:autoRedefine/>
    <w:rsid w:val="007C70BD"/>
    <w:pPr>
      <w:numPr>
        <w:ilvl w:val="2"/>
        <w:numId w:val="1"/>
      </w:numPr>
      <w:tabs>
        <w:tab w:val="clear" w:pos="1296"/>
        <w:tab w:val="num" w:pos="1170"/>
      </w:tabs>
      <w:ind w:left="1170"/>
      <w:outlineLvl w:val="2"/>
    </w:pPr>
    <w:rPr>
      <w:b/>
      <w:i/>
    </w:rPr>
  </w:style>
  <w:style w:type="paragraph" w:customStyle="1" w:styleId="TAFHeading4">
    <w:name w:val="TAF Heading 4"/>
    <w:basedOn w:val="TAFNormal"/>
    <w:next w:val="TAFHeading5"/>
    <w:autoRedefine/>
    <w:rsid w:val="007C70BD"/>
    <w:pPr>
      <w:numPr>
        <w:ilvl w:val="3"/>
        <w:numId w:val="1"/>
      </w:numPr>
      <w:tabs>
        <w:tab w:val="clear" w:pos="1728"/>
        <w:tab w:val="num" w:pos="1440"/>
      </w:tabs>
      <w:ind w:left="1440"/>
      <w:outlineLvl w:val="3"/>
    </w:pPr>
    <w:rPr>
      <w:i/>
    </w:rPr>
  </w:style>
  <w:style w:type="paragraph" w:customStyle="1" w:styleId="TAFHeading5">
    <w:name w:val="TAF Heading 5"/>
    <w:basedOn w:val="TAFNormal"/>
    <w:next w:val="TAFNormal"/>
    <w:autoRedefine/>
    <w:rsid w:val="007C70BD"/>
    <w:pPr>
      <w:numPr>
        <w:ilvl w:val="4"/>
        <w:numId w:val="1"/>
      </w:numPr>
      <w:tabs>
        <w:tab w:val="clear" w:pos="2808"/>
        <w:tab w:val="num" w:pos="2160"/>
      </w:tabs>
      <w:outlineLvl w:val="4"/>
    </w:pPr>
  </w:style>
  <w:style w:type="paragraph" w:customStyle="1" w:styleId="TAFTitle">
    <w:name w:val="TAF Title"/>
    <w:basedOn w:val="TAFNormal"/>
    <w:autoRedefine/>
    <w:rsid w:val="007C70BD"/>
    <w:pPr>
      <w:jc w:val="center"/>
    </w:pPr>
  </w:style>
  <w:style w:type="paragraph" w:styleId="NormalIndent">
    <w:name w:val="Normal Indent"/>
    <w:rsid w:val="007C70BD"/>
    <w:pPr>
      <w:widowControl w:val="0"/>
      <w:autoSpaceDE w:val="0"/>
      <w:autoSpaceDN w:val="0"/>
      <w:adjustRightInd w:val="0"/>
      <w:ind w:firstLine="720"/>
      <w:jc w:val="both"/>
    </w:pPr>
    <w:rPr>
      <w:rFonts w:ascii="Arial" w:eastAsia="Times New Roman" w:hAnsi="Arial" w:cs="Times New Roman"/>
      <w:noProof/>
      <w:color w:val="000000"/>
      <w:sz w:val="22"/>
      <w:szCs w:val="20"/>
    </w:rPr>
  </w:style>
  <w:style w:type="paragraph" w:styleId="List">
    <w:name w:val="List"/>
    <w:basedOn w:val="Normal"/>
    <w:rsid w:val="007C70BD"/>
    <w:pPr>
      <w:numPr>
        <w:numId w:val="2"/>
      </w:numPr>
      <w:jc w:val="both"/>
    </w:pPr>
    <w:rPr>
      <w:rFonts w:ascii="Arial" w:hAnsi="Arial"/>
      <w:sz w:val="22"/>
      <w:szCs w:val="20"/>
      <w:lang w:eastAsia="en-US"/>
    </w:rPr>
  </w:style>
  <w:style w:type="paragraph" w:customStyle="1" w:styleId="Table">
    <w:name w:val="Table"/>
    <w:basedOn w:val="Normal"/>
    <w:autoRedefine/>
    <w:rsid w:val="007C70BD"/>
    <w:pPr>
      <w:ind w:firstLine="720"/>
      <w:jc w:val="both"/>
    </w:pPr>
    <w:rPr>
      <w:rFonts w:ascii="Arial" w:hAnsi="Arial"/>
      <w:sz w:val="22"/>
      <w:szCs w:val="20"/>
      <w:lang w:eastAsia="en-US"/>
    </w:rPr>
  </w:style>
  <w:style w:type="paragraph" w:styleId="BodyTextIndent2">
    <w:name w:val="Body Text Indent 2"/>
    <w:basedOn w:val="Normal"/>
    <w:link w:val="BodyTextIndent2Char"/>
    <w:rsid w:val="007C70BD"/>
    <w:pPr>
      <w:spacing w:line="480" w:lineRule="auto"/>
      <w:ind w:firstLine="720"/>
      <w:jc w:val="both"/>
    </w:pPr>
    <w:rPr>
      <w:rFonts w:ascii="Times" w:hAnsi="Times"/>
      <w:szCs w:val="20"/>
      <w:lang w:eastAsia="en-US"/>
    </w:rPr>
  </w:style>
  <w:style w:type="character" w:customStyle="1" w:styleId="BodyTextIndent2Char">
    <w:name w:val="Body Text Indent 2 Char"/>
    <w:basedOn w:val="DefaultParagraphFont"/>
    <w:link w:val="BodyTextIndent2"/>
    <w:rsid w:val="007C70BD"/>
    <w:rPr>
      <w:rFonts w:ascii="Times" w:eastAsia="Times New Roman" w:hAnsi="Times" w:cs="Times New Roman"/>
      <w:szCs w:val="20"/>
    </w:rPr>
  </w:style>
  <w:style w:type="paragraph" w:customStyle="1" w:styleId="Normal1">
    <w:name w:val="Normal1"/>
    <w:basedOn w:val="Normal"/>
    <w:link w:val="Normal1Char"/>
    <w:rsid w:val="007C70BD"/>
    <w:pPr>
      <w:jc w:val="both"/>
    </w:pPr>
    <w:rPr>
      <w:rFonts w:ascii="Arial" w:hAnsi="Arial"/>
      <w:b/>
      <w:sz w:val="22"/>
      <w:szCs w:val="20"/>
      <w:lang w:eastAsia="en-US"/>
    </w:rPr>
  </w:style>
  <w:style w:type="paragraph" w:customStyle="1" w:styleId="FigureLegends">
    <w:name w:val="Figure Legends"/>
    <w:basedOn w:val="Normal"/>
    <w:autoRedefine/>
    <w:rsid w:val="007C70BD"/>
    <w:pPr>
      <w:numPr>
        <w:numId w:val="3"/>
      </w:numPr>
      <w:tabs>
        <w:tab w:val="clear" w:pos="1440"/>
        <w:tab w:val="left" w:pos="720"/>
      </w:tabs>
      <w:spacing w:line="480" w:lineRule="auto"/>
      <w:ind w:left="720" w:hanging="720"/>
    </w:pPr>
    <w:rPr>
      <w:rFonts w:ascii="Times" w:hAnsi="Times"/>
      <w:szCs w:val="20"/>
      <w:lang w:eastAsia="en-US"/>
    </w:rPr>
  </w:style>
  <w:style w:type="paragraph" w:styleId="BodyText">
    <w:name w:val="Body Text"/>
    <w:aliases w:val="bt"/>
    <w:basedOn w:val="Normal"/>
    <w:link w:val="BodyTextChar1"/>
    <w:rsid w:val="007C70BD"/>
    <w:pPr>
      <w:spacing w:before="120" w:line="360" w:lineRule="auto"/>
      <w:jc w:val="both"/>
    </w:pPr>
    <w:rPr>
      <w:rFonts w:ascii="Times" w:eastAsia="Times" w:hAnsi="Times"/>
      <w:szCs w:val="20"/>
      <w:lang w:eastAsia="en-US"/>
    </w:rPr>
  </w:style>
  <w:style w:type="character" w:customStyle="1" w:styleId="BodyTextChar">
    <w:name w:val="Body Text Char"/>
    <w:aliases w:val="bt Char"/>
    <w:basedOn w:val="DefaultParagraphFont"/>
    <w:rsid w:val="007C70BD"/>
  </w:style>
  <w:style w:type="paragraph" w:styleId="Caption">
    <w:name w:val="caption"/>
    <w:basedOn w:val="Normal"/>
    <w:next w:val="Normal"/>
    <w:qFormat/>
    <w:rsid w:val="007C70BD"/>
    <w:pPr>
      <w:spacing w:before="120" w:after="120"/>
      <w:ind w:firstLine="720"/>
      <w:jc w:val="both"/>
    </w:pPr>
    <w:rPr>
      <w:rFonts w:ascii="Arial" w:hAnsi="Arial"/>
      <w:b/>
      <w:sz w:val="22"/>
      <w:szCs w:val="20"/>
      <w:lang w:eastAsia="en-US"/>
    </w:rPr>
  </w:style>
  <w:style w:type="paragraph" w:customStyle="1" w:styleId="Figures">
    <w:name w:val="Figures"/>
    <w:basedOn w:val="Normal1"/>
    <w:autoRedefine/>
    <w:rsid w:val="007C70BD"/>
  </w:style>
  <w:style w:type="paragraph" w:styleId="BodyText2">
    <w:name w:val="Body Text 2"/>
    <w:basedOn w:val="Normal"/>
    <w:link w:val="BodyText2Char"/>
    <w:rsid w:val="007C70BD"/>
    <w:pPr>
      <w:jc w:val="center"/>
    </w:pPr>
    <w:rPr>
      <w:rFonts w:ascii="Arial" w:hAnsi="Arial"/>
      <w:bCs/>
      <w:sz w:val="26"/>
      <w:lang w:eastAsia="en-US"/>
    </w:rPr>
  </w:style>
  <w:style w:type="character" w:customStyle="1" w:styleId="BodyText2Char">
    <w:name w:val="Body Text 2 Char"/>
    <w:basedOn w:val="DefaultParagraphFont"/>
    <w:link w:val="BodyText2"/>
    <w:rsid w:val="007C70BD"/>
    <w:rPr>
      <w:rFonts w:ascii="Arial" w:eastAsia="Times New Roman" w:hAnsi="Arial" w:cs="Times New Roman"/>
      <w:bCs/>
      <w:sz w:val="26"/>
    </w:rPr>
  </w:style>
  <w:style w:type="paragraph" w:styleId="BodyText3">
    <w:name w:val="Body Text 3"/>
    <w:basedOn w:val="Normal"/>
    <w:link w:val="BodyText3Char"/>
    <w:rsid w:val="007C70BD"/>
    <w:rPr>
      <w:b/>
      <w:bCs/>
      <w:lang w:eastAsia="en-US"/>
    </w:rPr>
  </w:style>
  <w:style w:type="character" w:customStyle="1" w:styleId="BodyText3Char">
    <w:name w:val="Body Text 3 Char"/>
    <w:basedOn w:val="DefaultParagraphFont"/>
    <w:link w:val="BodyText3"/>
    <w:rsid w:val="007C70BD"/>
    <w:rPr>
      <w:rFonts w:ascii="Times New Roman" w:eastAsia="Times New Roman" w:hAnsi="Times New Roman" w:cs="Times New Roman"/>
      <w:b/>
      <w:bCs/>
    </w:rPr>
  </w:style>
  <w:style w:type="table" w:styleId="TableGrid">
    <w:name w:val="Table Grid"/>
    <w:basedOn w:val="TableNormal"/>
    <w:uiPriority w:val="59"/>
    <w:rsid w:val="007C70BD"/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7C70BD"/>
    <w:pPr>
      <w:widowControl w:val="0"/>
      <w:autoSpaceDE w:val="0"/>
      <w:autoSpaceDN w:val="0"/>
      <w:adjustRightInd w:val="0"/>
    </w:pPr>
    <w:rPr>
      <w:rFonts w:ascii="Times New Roman" w:eastAsia="Times New Roman" w:hAnsi="Times New Roman" w:cs="Times New Roman"/>
      <w:color w:val="000000"/>
    </w:rPr>
  </w:style>
  <w:style w:type="character" w:customStyle="1" w:styleId="highlight">
    <w:name w:val="highlight"/>
    <w:basedOn w:val="DefaultParagraphFont"/>
    <w:rsid w:val="007C70BD"/>
  </w:style>
  <w:style w:type="character" w:styleId="Emphasis">
    <w:name w:val="Emphasis"/>
    <w:uiPriority w:val="20"/>
    <w:qFormat/>
    <w:rsid w:val="007C70BD"/>
    <w:rPr>
      <w:i/>
    </w:rPr>
  </w:style>
  <w:style w:type="character" w:customStyle="1" w:styleId="pageheadline">
    <w:name w:val="pageheadline"/>
    <w:basedOn w:val="DefaultParagraphFont"/>
    <w:rsid w:val="007C70BD"/>
  </w:style>
  <w:style w:type="character" w:styleId="LineNumber">
    <w:name w:val="line number"/>
    <w:uiPriority w:val="99"/>
    <w:rsid w:val="007C70BD"/>
    <w:rPr>
      <w:rFonts w:cs="Times New Roman"/>
    </w:rPr>
  </w:style>
  <w:style w:type="character" w:customStyle="1" w:styleId="BalloonTextChar2">
    <w:name w:val="Balloon Text Char2"/>
    <w:basedOn w:val="DefaultParagraphFont"/>
    <w:link w:val="BalloonText"/>
    <w:rsid w:val="007C70BD"/>
    <w:rPr>
      <w:rFonts w:ascii="Lucida Grande" w:eastAsia="MS Mincho" w:hAnsi="Lucida Grande" w:cs="Times New Roman"/>
      <w:sz w:val="18"/>
      <w:szCs w:val="18"/>
    </w:rPr>
  </w:style>
  <w:style w:type="character" w:customStyle="1" w:styleId="CommentTextChar1">
    <w:name w:val="Comment Text Char1"/>
    <w:uiPriority w:val="99"/>
    <w:rsid w:val="007C70BD"/>
    <w:rPr>
      <w:rFonts w:ascii="Arial" w:eastAsia="MS Mincho" w:hAnsi="Arial" w:cs="Times New Roman"/>
      <w:sz w:val="22"/>
    </w:rPr>
  </w:style>
  <w:style w:type="character" w:customStyle="1" w:styleId="CommentTextChar2">
    <w:name w:val="Comment Text Char2"/>
    <w:rsid w:val="007C70BD"/>
    <w:rPr>
      <w:rFonts w:ascii="Arial" w:eastAsia="MS Mincho" w:hAnsi="Arial" w:cs="Times New Roman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7C70BD"/>
    <w:pPr>
      <w:ind w:firstLine="0"/>
      <w:jc w:val="left"/>
    </w:pPr>
    <w:rPr>
      <w:rFonts w:eastAsia="MS Mincho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7C70BD"/>
    <w:rPr>
      <w:rFonts w:ascii="Arial" w:eastAsia="MS Mincho" w:hAnsi="Arial" w:cs="Times New Roman"/>
      <w:b/>
      <w:bCs/>
      <w:sz w:val="22"/>
      <w:szCs w:val="20"/>
    </w:rPr>
  </w:style>
  <w:style w:type="character" w:customStyle="1" w:styleId="CommentTextChar3">
    <w:name w:val="Comment Text Char3"/>
    <w:link w:val="CommentText"/>
    <w:uiPriority w:val="99"/>
    <w:rsid w:val="007C70BD"/>
    <w:rPr>
      <w:rFonts w:ascii="Arial" w:eastAsia="Times New Roman" w:hAnsi="Arial" w:cs="Times New Roman"/>
      <w:sz w:val="22"/>
      <w:szCs w:val="20"/>
    </w:rPr>
  </w:style>
  <w:style w:type="character" w:customStyle="1" w:styleId="dct-tt">
    <w:name w:val="dct-tt"/>
    <w:rsid w:val="007C70BD"/>
    <w:rPr>
      <w:rFonts w:cs="Times New Roman"/>
    </w:rPr>
  </w:style>
  <w:style w:type="character" w:customStyle="1" w:styleId="dct-stem">
    <w:name w:val="dct-stem"/>
    <w:uiPriority w:val="99"/>
    <w:rsid w:val="007C70BD"/>
    <w:rPr>
      <w:rFonts w:cs="Times New Roman"/>
    </w:rPr>
  </w:style>
  <w:style w:type="character" w:customStyle="1" w:styleId="dct-tp">
    <w:name w:val="dct-tp"/>
    <w:uiPriority w:val="99"/>
    <w:rsid w:val="007C70BD"/>
    <w:rPr>
      <w:rFonts w:cs="Times New Roman"/>
    </w:rPr>
  </w:style>
  <w:style w:type="paragraph" w:customStyle="1" w:styleId="h-lead">
    <w:name w:val="h-lead"/>
    <w:basedOn w:val="Normal"/>
    <w:uiPriority w:val="99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character" w:customStyle="1" w:styleId="object">
    <w:name w:val="object"/>
    <w:basedOn w:val="DefaultParagraphFont"/>
    <w:rsid w:val="007C70BD"/>
  </w:style>
  <w:style w:type="paragraph" w:customStyle="1" w:styleId="ColorfulList-Accent11">
    <w:name w:val="Colorful List - Accent 11"/>
    <w:basedOn w:val="Normal"/>
    <w:uiPriority w:val="34"/>
    <w:qFormat/>
    <w:rsid w:val="007C70BD"/>
    <w:pPr>
      <w:ind w:left="720"/>
      <w:contextualSpacing/>
    </w:pPr>
    <w:rPr>
      <w:rFonts w:ascii="Arial" w:hAnsi="Arial"/>
      <w:sz w:val="20"/>
      <w:szCs w:val="22"/>
      <w:lang w:eastAsia="en-US" w:bidi="en-US"/>
    </w:rPr>
  </w:style>
  <w:style w:type="paragraph" w:customStyle="1" w:styleId="DataField11pt-Single">
    <w:name w:val="Data Field 11pt-Single"/>
    <w:basedOn w:val="Normal"/>
    <w:link w:val="DataField11pt-SingleChar"/>
    <w:rsid w:val="007C70BD"/>
    <w:pPr>
      <w:autoSpaceDE w:val="0"/>
      <w:autoSpaceDN w:val="0"/>
    </w:pPr>
    <w:rPr>
      <w:rFonts w:ascii="Arial" w:eastAsia="SimSun" w:hAnsi="Arial"/>
      <w:sz w:val="22"/>
      <w:lang w:eastAsia="en-US"/>
    </w:rPr>
  </w:style>
  <w:style w:type="character" w:customStyle="1" w:styleId="DataField11pt-SingleChar">
    <w:name w:val="Data Field 11pt-Single Char"/>
    <w:link w:val="DataField11pt-Single"/>
    <w:rsid w:val="007C70BD"/>
    <w:rPr>
      <w:rFonts w:ascii="Arial" w:eastAsia="SimSun" w:hAnsi="Arial" w:cs="Times New Roman"/>
      <w:sz w:val="22"/>
    </w:rPr>
  </w:style>
  <w:style w:type="character" w:customStyle="1" w:styleId="BalloonTextChar1">
    <w:name w:val="Balloon Text Char1"/>
    <w:uiPriority w:val="99"/>
    <w:semiHidden/>
    <w:rsid w:val="007C70BD"/>
    <w:rPr>
      <w:rFonts w:ascii="Lucida Grande" w:hAnsi="Lucida Grande"/>
      <w:sz w:val="18"/>
      <w:szCs w:val="18"/>
    </w:rPr>
  </w:style>
  <w:style w:type="paragraph" w:customStyle="1" w:styleId="checkbox">
    <w:name w:val="checkbox"/>
    <w:basedOn w:val="Normal"/>
    <w:rsid w:val="007C70BD"/>
    <w:pPr>
      <w:pBdr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pBdr>
      <w:autoSpaceDE w:val="0"/>
      <w:autoSpaceDN w:val="0"/>
      <w:jc w:val="center"/>
    </w:pPr>
    <w:rPr>
      <w:rFonts w:ascii="Times" w:hAnsi="Times" w:cs="Times"/>
      <w:noProof/>
      <w:color w:val="0000FF"/>
      <w:sz w:val="18"/>
      <w:szCs w:val="18"/>
      <w:lang w:eastAsia="en-US"/>
    </w:rPr>
  </w:style>
  <w:style w:type="paragraph" w:styleId="Title">
    <w:name w:val="Title"/>
    <w:aliases w:val="title"/>
    <w:basedOn w:val="Normal"/>
    <w:link w:val="TitleChar"/>
    <w:uiPriority w:val="10"/>
    <w:qFormat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7C70BD"/>
    <w:rPr>
      <w:rFonts w:ascii="Times" w:eastAsia="Times New Roman" w:hAnsi="Times" w:cs="Times New Roman"/>
      <w:sz w:val="20"/>
      <w:szCs w:val="20"/>
    </w:rPr>
  </w:style>
  <w:style w:type="character" w:customStyle="1" w:styleId="smallerfont">
    <w:name w:val="smallerfont"/>
    <w:basedOn w:val="DefaultParagraphFont"/>
    <w:rsid w:val="007C70BD"/>
  </w:style>
  <w:style w:type="paragraph" w:customStyle="1" w:styleId="svarticlesection">
    <w:name w:val="svarticle section"/>
    <w:basedOn w:val="Normal"/>
    <w:rsid w:val="007C70BD"/>
    <w:pPr>
      <w:spacing w:beforeLines="1" w:afterLines="1"/>
    </w:pPr>
    <w:rPr>
      <w:rFonts w:ascii="Times" w:eastAsia="Cambria" w:hAnsi="Times"/>
      <w:sz w:val="20"/>
      <w:szCs w:val="20"/>
      <w:lang w:eastAsia="en-US"/>
    </w:rPr>
  </w:style>
  <w:style w:type="paragraph" w:styleId="ListBullet">
    <w:name w:val="List Bullet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Bullet2">
    <w:name w:val="List Bullet 2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Bullet3">
    <w:name w:val="List Bullet 3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Bullet4">
    <w:name w:val="List Bullet 4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Bullet5">
    <w:name w:val="List Bullet 5"/>
    <w:basedOn w:val="Normal"/>
    <w:autoRedefine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">
    <w:name w:val="List Number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2">
    <w:name w:val="List Number 2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3">
    <w:name w:val="List Number 3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4">
    <w:name w:val="List Number 4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styleId="ListNumber5">
    <w:name w:val="List Number 5"/>
    <w:basedOn w:val="Normal"/>
    <w:rsid w:val="007C70BD"/>
    <w:pPr>
      <w:autoSpaceDE w:val="0"/>
      <w:autoSpaceDN w:val="0"/>
    </w:pPr>
    <w:rPr>
      <w:rFonts w:ascii="Times" w:hAnsi="Times" w:cs="Times"/>
      <w:sz w:val="22"/>
      <w:lang w:eastAsia="en-US"/>
    </w:rPr>
  </w:style>
  <w:style w:type="paragraph" w:customStyle="1" w:styleId="QuickA">
    <w:name w:val="Quick A."/>
    <w:basedOn w:val="Normal"/>
    <w:rsid w:val="007C70BD"/>
    <w:pPr>
      <w:widowControl w:val="0"/>
      <w:autoSpaceDE w:val="0"/>
      <w:autoSpaceDN w:val="0"/>
    </w:pPr>
    <w:rPr>
      <w:rFonts w:ascii="Arial" w:hAnsi="Arial"/>
      <w:sz w:val="22"/>
      <w:lang w:eastAsia="en-US"/>
    </w:rPr>
  </w:style>
  <w:style w:type="paragraph" w:customStyle="1" w:styleId="ReminderList1">
    <w:name w:val="Reminder List 1"/>
    <w:basedOn w:val="Normal"/>
    <w:rsid w:val="007C70BD"/>
    <w:pPr>
      <w:tabs>
        <w:tab w:val="left" w:pos="360"/>
      </w:tabs>
      <w:autoSpaceDE w:val="0"/>
      <w:autoSpaceDN w:val="0"/>
      <w:spacing w:after="120" w:line="260" w:lineRule="atLeast"/>
    </w:pPr>
    <w:rPr>
      <w:rFonts w:ascii="Helvetica" w:hAnsi="Helvetica" w:cs="Helvetica"/>
      <w:b/>
      <w:bCs/>
      <w:color w:val="000000"/>
      <w:sz w:val="22"/>
      <w:szCs w:val="22"/>
      <w:lang w:eastAsia="en-US"/>
    </w:rPr>
  </w:style>
  <w:style w:type="paragraph" w:customStyle="1" w:styleId="ReminderList2">
    <w:name w:val="Reminder List 2"/>
    <w:basedOn w:val="Normal"/>
    <w:rsid w:val="007C70BD"/>
    <w:pPr>
      <w:tabs>
        <w:tab w:val="left" w:pos="720"/>
      </w:tabs>
      <w:autoSpaceDE w:val="0"/>
      <w:autoSpaceDN w:val="0"/>
      <w:spacing w:after="60" w:line="260" w:lineRule="atLeast"/>
    </w:pPr>
    <w:rPr>
      <w:rFonts w:ascii="Helvetica" w:hAnsi="Helvetica" w:cs="Helvetica"/>
      <w:color w:val="000000"/>
      <w:sz w:val="22"/>
      <w:szCs w:val="22"/>
      <w:lang w:eastAsia="en-US"/>
    </w:rPr>
  </w:style>
  <w:style w:type="paragraph" w:customStyle="1" w:styleId="ReminderList3">
    <w:name w:val="Reminder List 3"/>
    <w:basedOn w:val="Normal"/>
    <w:rsid w:val="007C70BD"/>
    <w:pPr>
      <w:tabs>
        <w:tab w:val="left" w:pos="1080"/>
      </w:tabs>
      <w:autoSpaceDE w:val="0"/>
      <w:autoSpaceDN w:val="0"/>
      <w:spacing w:after="60"/>
    </w:pPr>
    <w:rPr>
      <w:rFonts w:ascii="Helvetica" w:hAnsi="Helvetica" w:cs="Helvetica"/>
      <w:sz w:val="22"/>
      <w:szCs w:val="22"/>
      <w:lang w:eastAsia="en-US"/>
    </w:rPr>
  </w:style>
  <w:style w:type="paragraph" w:styleId="BodyTextIndent">
    <w:name w:val="Body Text Indent"/>
    <w:basedOn w:val="Normal"/>
    <w:link w:val="BodyTextIndentChar"/>
    <w:rsid w:val="007C70BD"/>
    <w:pPr>
      <w:autoSpaceDE w:val="0"/>
      <w:autoSpaceDN w:val="0"/>
      <w:ind w:left="720"/>
      <w:jc w:val="both"/>
    </w:pPr>
    <w:rPr>
      <w:rFonts w:ascii="Arial" w:hAnsi="Arial"/>
      <w:color w:val="FF0000"/>
      <w:sz w:val="20"/>
      <w:szCs w:val="20"/>
      <w:lang w:eastAsia="en-US"/>
    </w:rPr>
  </w:style>
  <w:style w:type="character" w:customStyle="1" w:styleId="BodyTextIndentChar">
    <w:name w:val="Body Text Indent Char"/>
    <w:basedOn w:val="DefaultParagraphFont"/>
    <w:link w:val="BodyTextIndent"/>
    <w:rsid w:val="007C70BD"/>
    <w:rPr>
      <w:rFonts w:ascii="Arial" w:eastAsia="Times New Roman" w:hAnsi="Arial" w:cs="Times New Roman"/>
      <w:color w:val="FF0000"/>
      <w:sz w:val="20"/>
      <w:szCs w:val="20"/>
    </w:rPr>
  </w:style>
  <w:style w:type="paragraph" w:customStyle="1" w:styleId="DataField10pt">
    <w:name w:val="Data Field 10pt"/>
    <w:basedOn w:val="Normal"/>
    <w:rsid w:val="007C70BD"/>
    <w:pPr>
      <w:autoSpaceDE w:val="0"/>
      <w:autoSpaceDN w:val="0"/>
    </w:pPr>
    <w:rPr>
      <w:rFonts w:ascii="Arial" w:hAnsi="Arial" w:cs="Arial"/>
      <w:sz w:val="20"/>
      <w:szCs w:val="20"/>
      <w:lang w:eastAsia="en-US"/>
    </w:rPr>
  </w:style>
  <w:style w:type="paragraph" w:customStyle="1" w:styleId="FormFooter">
    <w:name w:val="Form Footer"/>
    <w:basedOn w:val="Normal"/>
    <w:rsid w:val="007C70BD"/>
    <w:pPr>
      <w:tabs>
        <w:tab w:val="center" w:pos="5328"/>
        <w:tab w:val="right" w:pos="10728"/>
      </w:tabs>
      <w:autoSpaceDE w:val="0"/>
      <w:autoSpaceDN w:val="0"/>
      <w:ind w:left="58"/>
    </w:pPr>
    <w:rPr>
      <w:rFonts w:ascii="Arial" w:hAnsi="Arial" w:cs="Arial"/>
      <w:sz w:val="16"/>
      <w:szCs w:val="16"/>
      <w:lang w:eastAsia="en-US"/>
    </w:rPr>
  </w:style>
  <w:style w:type="paragraph" w:customStyle="1" w:styleId="FormFooterBorder">
    <w:name w:val="FormFooter/Border"/>
    <w:basedOn w:val="Footer"/>
    <w:rsid w:val="007C70BD"/>
    <w:pPr>
      <w:pBdr>
        <w:top w:val="single" w:sz="6" w:space="1" w:color="auto"/>
      </w:pBdr>
      <w:tabs>
        <w:tab w:val="clear" w:pos="4320"/>
        <w:tab w:val="clear" w:pos="8640"/>
        <w:tab w:val="center" w:pos="5400"/>
        <w:tab w:val="right" w:pos="10800"/>
      </w:tabs>
      <w:autoSpaceDE w:val="0"/>
      <w:autoSpaceDN w:val="0"/>
    </w:pPr>
    <w:rPr>
      <w:rFonts w:ascii="Arial" w:eastAsia="Times New Roman" w:hAnsi="Arial" w:cs="Arial"/>
      <w:sz w:val="16"/>
      <w:szCs w:val="16"/>
    </w:rPr>
  </w:style>
  <w:style w:type="paragraph" w:customStyle="1" w:styleId="HeadingNote">
    <w:name w:val="Heading Note"/>
    <w:basedOn w:val="Normal"/>
    <w:rsid w:val="007C70BD"/>
    <w:pPr>
      <w:autoSpaceDE w:val="0"/>
      <w:autoSpaceDN w:val="0"/>
      <w:spacing w:before="40" w:after="40"/>
      <w:jc w:val="center"/>
    </w:pPr>
    <w:rPr>
      <w:rFonts w:ascii="Arial" w:hAnsi="Arial" w:cs="Arial"/>
      <w:i/>
      <w:iCs/>
      <w:sz w:val="16"/>
      <w:szCs w:val="16"/>
      <w:lang w:eastAsia="en-US"/>
    </w:rPr>
  </w:style>
  <w:style w:type="paragraph" w:customStyle="1" w:styleId="NameofApplicant">
    <w:name w:val="Name of Applicant"/>
    <w:basedOn w:val="Normal"/>
    <w:rsid w:val="007C70BD"/>
    <w:pPr>
      <w:autoSpaceDE w:val="0"/>
      <w:autoSpaceDN w:val="0"/>
    </w:pPr>
    <w:rPr>
      <w:rFonts w:ascii="Arial" w:hAnsi="Arial" w:cs="Arial"/>
      <w:sz w:val="16"/>
      <w:szCs w:val="15"/>
      <w:lang w:eastAsia="en-US"/>
    </w:rPr>
  </w:style>
  <w:style w:type="paragraph" w:customStyle="1" w:styleId="Arial10BoldText">
    <w:name w:val="Arial10BoldText"/>
    <w:basedOn w:val="Normal"/>
    <w:rsid w:val="007C70BD"/>
    <w:pPr>
      <w:autoSpaceDE w:val="0"/>
      <w:autoSpaceDN w:val="0"/>
      <w:spacing w:before="20" w:after="20"/>
    </w:pPr>
    <w:rPr>
      <w:rFonts w:ascii="Arial" w:hAnsi="Arial" w:cs="Arial"/>
      <w:b/>
      <w:bCs/>
      <w:sz w:val="20"/>
      <w:szCs w:val="20"/>
      <w:lang w:eastAsia="en-US"/>
    </w:rPr>
  </w:style>
  <w:style w:type="paragraph" w:customStyle="1" w:styleId="FormFieldCaption">
    <w:name w:val="Form Field Caption"/>
    <w:basedOn w:val="Normal"/>
    <w:rsid w:val="007C70BD"/>
    <w:pPr>
      <w:tabs>
        <w:tab w:val="left" w:pos="270"/>
      </w:tabs>
      <w:autoSpaceDE w:val="0"/>
      <w:autoSpaceDN w:val="0"/>
    </w:pPr>
    <w:rPr>
      <w:rFonts w:ascii="Arial" w:hAnsi="Arial" w:cs="Arial"/>
      <w:sz w:val="16"/>
      <w:szCs w:val="16"/>
      <w:lang w:eastAsia="en-US"/>
    </w:rPr>
  </w:style>
  <w:style w:type="paragraph" w:customStyle="1" w:styleId="FormFieldCaption7pt">
    <w:name w:val="Form Field Caption 7pt"/>
    <w:basedOn w:val="Normal"/>
    <w:rsid w:val="007C70BD"/>
    <w:pPr>
      <w:tabs>
        <w:tab w:val="left" w:pos="252"/>
      </w:tabs>
      <w:autoSpaceDE w:val="0"/>
      <w:autoSpaceDN w:val="0"/>
    </w:pPr>
    <w:rPr>
      <w:rFonts w:ascii="Arial" w:hAnsi="Arial" w:cs="Arial"/>
      <w:sz w:val="14"/>
      <w:szCs w:val="14"/>
      <w:lang w:eastAsia="en-US"/>
    </w:rPr>
  </w:style>
  <w:style w:type="paragraph" w:customStyle="1" w:styleId="PIHeader">
    <w:name w:val="PI Header"/>
    <w:basedOn w:val="Normal"/>
    <w:rsid w:val="007C70BD"/>
    <w:pPr>
      <w:autoSpaceDE w:val="0"/>
      <w:autoSpaceDN w:val="0"/>
      <w:spacing w:after="40"/>
      <w:ind w:left="864"/>
    </w:pPr>
    <w:rPr>
      <w:rFonts w:ascii="Arial" w:hAnsi="Arial" w:cs="Arial"/>
      <w:noProof/>
      <w:sz w:val="16"/>
      <w:szCs w:val="20"/>
      <w:lang w:eastAsia="en-US"/>
    </w:rPr>
  </w:style>
  <w:style w:type="paragraph" w:customStyle="1" w:styleId="HeadNoteNotItalics">
    <w:name w:val="HeadNoteNotItalics"/>
    <w:basedOn w:val="HeadingNote"/>
    <w:rsid w:val="007C70BD"/>
    <w:rPr>
      <w:i w:val="0"/>
    </w:rPr>
  </w:style>
  <w:style w:type="paragraph" w:styleId="Subtitle">
    <w:name w:val="Subtitle"/>
    <w:basedOn w:val="Normal"/>
    <w:next w:val="Normal"/>
    <w:link w:val="SubtitleChar"/>
    <w:qFormat/>
    <w:rsid w:val="007C70BD"/>
    <w:pPr>
      <w:keepNext/>
      <w:autoSpaceDE w:val="0"/>
      <w:autoSpaceDN w:val="0"/>
      <w:spacing w:before="360" w:after="120"/>
      <w:outlineLvl w:val="1"/>
    </w:pPr>
    <w:rPr>
      <w:rFonts w:ascii="Arial" w:hAnsi="Arial"/>
      <w:b/>
      <w:sz w:val="22"/>
      <w:lang w:eastAsia="en-US"/>
    </w:rPr>
  </w:style>
  <w:style w:type="character" w:customStyle="1" w:styleId="SubtitleChar">
    <w:name w:val="Subtitle Char"/>
    <w:basedOn w:val="DefaultParagraphFont"/>
    <w:link w:val="Subtitle"/>
    <w:rsid w:val="007C70BD"/>
    <w:rPr>
      <w:rFonts w:ascii="Arial" w:eastAsia="Times New Roman" w:hAnsi="Arial" w:cs="Times New Roman"/>
      <w:b/>
      <w:sz w:val="22"/>
    </w:rPr>
  </w:style>
  <w:style w:type="paragraph" w:customStyle="1" w:styleId="Subtitle2">
    <w:name w:val="Subtitle 2"/>
    <w:basedOn w:val="Subtitle"/>
    <w:rsid w:val="007C70BD"/>
    <w:pPr>
      <w:spacing w:before="240" w:after="0"/>
    </w:pPr>
    <w:rPr>
      <w:bCs/>
      <w:szCs w:val="20"/>
      <w:u w:val="single"/>
    </w:rPr>
  </w:style>
  <w:style w:type="paragraph" w:styleId="PlainText">
    <w:name w:val="Plain Text"/>
    <w:basedOn w:val="Normal"/>
    <w:link w:val="PlainTextChar"/>
    <w:unhideWhenUsed/>
    <w:rsid w:val="007C70BD"/>
    <w:rPr>
      <w:rFonts w:ascii="Consolas" w:eastAsia="Calibri" w:hAnsi="Consolas"/>
      <w:sz w:val="21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rsid w:val="007C70BD"/>
    <w:rPr>
      <w:rFonts w:ascii="Consolas" w:eastAsia="Calibri" w:hAnsi="Consolas" w:cs="Times New Roman"/>
      <w:sz w:val="21"/>
      <w:szCs w:val="21"/>
    </w:rPr>
  </w:style>
  <w:style w:type="paragraph" w:styleId="TOC1">
    <w:name w:val="toc 1"/>
    <w:basedOn w:val="Normal"/>
    <w:next w:val="Normal"/>
    <w:autoRedefine/>
    <w:rsid w:val="007C70BD"/>
    <w:pPr>
      <w:tabs>
        <w:tab w:val="left" w:pos="360"/>
        <w:tab w:val="right" w:leader="dot" w:pos="9360"/>
      </w:tabs>
      <w:spacing w:line="360" w:lineRule="auto"/>
    </w:pPr>
    <w:rPr>
      <w:rFonts w:ascii="Arial" w:hAnsi="Arial" w:cs="Arial"/>
      <w:noProof/>
      <w:sz w:val="21"/>
      <w:szCs w:val="20"/>
      <w:lang w:eastAsia="en-US"/>
    </w:rPr>
  </w:style>
  <w:style w:type="paragraph" w:styleId="FootnoteText">
    <w:name w:val="footnote text"/>
    <w:basedOn w:val="Normal"/>
    <w:link w:val="FootnoteTextChar"/>
    <w:rsid w:val="007C70BD"/>
    <w:rPr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rsid w:val="007C70BD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rsid w:val="007C70BD"/>
    <w:rPr>
      <w:vertAlign w:val="superscript"/>
    </w:rPr>
  </w:style>
  <w:style w:type="numbering" w:customStyle="1" w:styleId="Pagenumbering">
    <w:name w:val="Page numbering"/>
    <w:basedOn w:val="NoList"/>
    <w:rsid w:val="007C70BD"/>
    <w:pPr>
      <w:numPr>
        <w:numId w:val="8"/>
      </w:numPr>
    </w:pPr>
  </w:style>
  <w:style w:type="numbering" w:styleId="111111">
    <w:name w:val="Outline List 2"/>
    <w:basedOn w:val="NoList"/>
    <w:rsid w:val="007C70BD"/>
    <w:pPr>
      <w:numPr>
        <w:numId w:val="7"/>
      </w:numPr>
    </w:pPr>
  </w:style>
  <w:style w:type="numbering" w:customStyle="1" w:styleId="Style1">
    <w:name w:val="Style1"/>
    <w:basedOn w:val="NoList"/>
    <w:next w:val="Pagenumbering"/>
    <w:rsid w:val="007C70BD"/>
    <w:pPr>
      <w:numPr>
        <w:numId w:val="6"/>
      </w:numPr>
    </w:pPr>
  </w:style>
  <w:style w:type="numbering" w:customStyle="1" w:styleId="Style2">
    <w:name w:val="Style2"/>
    <w:basedOn w:val="NoList"/>
    <w:rsid w:val="007C70BD"/>
    <w:pPr>
      <w:numPr>
        <w:numId w:val="9"/>
      </w:numPr>
    </w:pPr>
  </w:style>
  <w:style w:type="paragraph" w:customStyle="1" w:styleId="1Roman">
    <w:name w:val="1Roman"/>
    <w:rsid w:val="007C70BD"/>
    <w:pPr>
      <w:tabs>
        <w:tab w:val="left" w:pos="720"/>
      </w:tabs>
      <w:autoSpaceDE w:val="0"/>
      <w:autoSpaceDN w:val="0"/>
      <w:adjustRightInd w:val="0"/>
      <w:ind w:left="720" w:hanging="720"/>
    </w:pPr>
    <w:rPr>
      <w:rFonts w:ascii="Times New Roman" w:eastAsia="Batang" w:hAnsi="Times New Roman" w:cs="Times New Roman"/>
      <w:sz w:val="20"/>
    </w:rPr>
  </w:style>
  <w:style w:type="character" w:customStyle="1" w:styleId="rprtid">
    <w:name w:val="rprtid"/>
    <w:basedOn w:val="DefaultParagraphFont"/>
    <w:rsid w:val="007C70BD"/>
  </w:style>
  <w:style w:type="paragraph" w:customStyle="1" w:styleId="rprtbody">
    <w:name w:val="rprtbody"/>
    <w:basedOn w:val="Normal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paragraph" w:customStyle="1" w:styleId="aux">
    <w:name w:val="aux"/>
    <w:basedOn w:val="Normal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character" w:customStyle="1" w:styleId="src">
    <w:name w:val="src"/>
    <w:basedOn w:val="DefaultParagraphFont"/>
    <w:rsid w:val="007C70BD"/>
  </w:style>
  <w:style w:type="character" w:customStyle="1" w:styleId="jrnl">
    <w:name w:val="jrnl"/>
    <w:basedOn w:val="DefaultParagraphFont"/>
    <w:rsid w:val="007C70BD"/>
  </w:style>
  <w:style w:type="paragraph" w:customStyle="1" w:styleId="desc">
    <w:name w:val="desc"/>
    <w:basedOn w:val="Normal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paragraph" w:customStyle="1" w:styleId="details">
    <w:name w:val="details"/>
    <w:basedOn w:val="Normal"/>
    <w:rsid w:val="007C70BD"/>
    <w:pPr>
      <w:spacing w:beforeLines="1" w:afterLines="1"/>
    </w:pPr>
    <w:rPr>
      <w:rFonts w:ascii="Times" w:hAnsi="Times"/>
      <w:sz w:val="20"/>
      <w:szCs w:val="20"/>
      <w:lang w:eastAsia="en-US"/>
    </w:rPr>
  </w:style>
  <w:style w:type="numbering" w:customStyle="1" w:styleId="TAFList">
    <w:name w:val="TAF List"/>
    <w:rsid w:val="007C70BD"/>
    <w:pPr>
      <w:numPr>
        <w:numId w:val="10"/>
      </w:numPr>
    </w:pPr>
  </w:style>
  <w:style w:type="character" w:customStyle="1" w:styleId="SubheadinParagraph">
    <w:name w:val="Subhead in Paragraph"/>
    <w:basedOn w:val="DefaultParagraphFont"/>
    <w:rsid w:val="007C70BD"/>
  </w:style>
  <w:style w:type="paragraph" w:styleId="Date">
    <w:name w:val="Date"/>
    <w:aliases w:val="d"/>
    <w:basedOn w:val="Normal"/>
    <w:next w:val="Normal"/>
    <w:link w:val="DateChar"/>
    <w:rsid w:val="007C70BD"/>
    <w:pPr>
      <w:autoSpaceDE w:val="0"/>
      <w:autoSpaceDN w:val="0"/>
    </w:pPr>
    <w:rPr>
      <w:rFonts w:ascii="Arial" w:hAnsi="Arial"/>
      <w:sz w:val="22"/>
      <w:lang w:eastAsia="en-US"/>
    </w:rPr>
  </w:style>
  <w:style w:type="character" w:customStyle="1" w:styleId="DateChar">
    <w:name w:val="Date Char"/>
    <w:aliases w:val="d Char"/>
    <w:basedOn w:val="DefaultParagraphFont"/>
    <w:link w:val="Date"/>
    <w:rsid w:val="007C70BD"/>
    <w:rPr>
      <w:rFonts w:ascii="Arial" w:eastAsia="Times New Roman" w:hAnsi="Arial" w:cs="Times New Roman"/>
      <w:sz w:val="22"/>
    </w:rPr>
  </w:style>
  <w:style w:type="paragraph" w:styleId="BlockText">
    <w:name w:val="Block Text"/>
    <w:basedOn w:val="Normal"/>
    <w:rsid w:val="007C70BD"/>
    <w:pPr>
      <w:autoSpaceDE w:val="0"/>
      <w:autoSpaceDN w:val="0"/>
      <w:spacing w:after="120"/>
      <w:ind w:left="1440" w:right="1440"/>
    </w:pPr>
    <w:rPr>
      <w:rFonts w:ascii="Arial" w:hAnsi="Arial" w:cs="Times"/>
      <w:sz w:val="22"/>
      <w:lang w:eastAsia="en-US"/>
    </w:rPr>
  </w:style>
  <w:style w:type="paragraph" w:styleId="BodyTextFirstIndent">
    <w:name w:val="Body Text First Indent"/>
    <w:basedOn w:val="BodyText"/>
    <w:link w:val="BodyTextFirstIndentChar"/>
    <w:rsid w:val="007C70BD"/>
    <w:pPr>
      <w:autoSpaceDE w:val="0"/>
      <w:autoSpaceDN w:val="0"/>
      <w:spacing w:before="0" w:after="120" w:line="240" w:lineRule="auto"/>
      <w:ind w:firstLine="210"/>
      <w:jc w:val="left"/>
    </w:pPr>
    <w:rPr>
      <w:rFonts w:ascii="Arial" w:hAnsi="Arial"/>
      <w:sz w:val="22"/>
      <w:szCs w:val="24"/>
    </w:rPr>
  </w:style>
  <w:style w:type="character" w:customStyle="1" w:styleId="BodyTextFirstIndentChar">
    <w:name w:val="Body Text First Indent Char"/>
    <w:basedOn w:val="BodyTextChar"/>
    <w:link w:val="BodyTextFirstIndent"/>
    <w:rsid w:val="007C70BD"/>
    <w:rPr>
      <w:rFonts w:ascii="Arial" w:eastAsia="Times" w:hAnsi="Arial" w:cs="Times New Roman"/>
      <w:sz w:val="22"/>
    </w:rPr>
  </w:style>
  <w:style w:type="character" w:customStyle="1" w:styleId="BodyTextChar1">
    <w:name w:val="Body Text Char1"/>
    <w:aliases w:val="bt Char1"/>
    <w:link w:val="BodyText"/>
    <w:rsid w:val="007C70BD"/>
    <w:rPr>
      <w:rFonts w:ascii="Times" w:eastAsia="Times" w:hAnsi="Times" w:cs="Times New Roman"/>
      <w:szCs w:val="20"/>
    </w:rPr>
  </w:style>
  <w:style w:type="paragraph" w:styleId="BodyTextFirstIndent2">
    <w:name w:val="Body Text First Indent 2"/>
    <w:basedOn w:val="BodyTextIndent"/>
    <w:link w:val="BodyTextFirstIndent2Char"/>
    <w:rsid w:val="007C70BD"/>
    <w:pPr>
      <w:spacing w:after="120"/>
      <w:ind w:left="360" w:firstLine="210"/>
      <w:jc w:val="left"/>
    </w:pPr>
    <w:rPr>
      <w:sz w:val="22"/>
      <w:szCs w:val="24"/>
    </w:rPr>
  </w:style>
  <w:style w:type="character" w:customStyle="1" w:styleId="BodyTextFirstIndent2Char">
    <w:name w:val="Body Text First Indent 2 Char"/>
    <w:basedOn w:val="BodyTextIndentChar"/>
    <w:link w:val="BodyTextFirstIndent2"/>
    <w:rsid w:val="007C70BD"/>
    <w:rPr>
      <w:rFonts w:ascii="Arial" w:eastAsia="Times New Roman" w:hAnsi="Arial" w:cs="Times New Roman"/>
      <w:color w:val="FF0000"/>
      <w:sz w:val="22"/>
      <w:szCs w:val="20"/>
    </w:rPr>
  </w:style>
  <w:style w:type="paragraph" w:styleId="BodyTextIndent3">
    <w:name w:val="Body Text Indent 3"/>
    <w:basedOn w:val="Normal"/>
    <w:link w:val="BodyTextIndent3Char"/>
    <w:rsid w:val="007C70BD"/>
    <w:pPr>
      <w:autoSpaceDE w:val="0"/>
      <w:autoSpaceDN w:val="0"/>
      <w:spacing w:after="120"/>
      <w:ind w:left="360"/>
    </w:pPr>
    <w:rPr>
      <w:rFonts w:ascii="Arial" w:hAnsi="Arial"/>
      <w:sz w:val="16"/>
      <w:szCs w:val="16"/>
      <w:lang w:eastAsia="en-US"/>
    </w:rPr>
  </w:style>
  <w:style w:type="character" w:customStyle="1" w:styleId="BodyTextIndent3Char">
    <w:name w:val="Body Text Indent 3 Char"/>
    <w:basedOn w:val="DefaultParagraphFont"/>
    <w:link w:val="BodyTextIndent3"/>
    <w:rsid w:val="007C70BD"/>
    <w:rPr>
      <w:rFonts w:ascii="Arial" w:eastAsia="Times New Roman" w:hAnsi="Arial" w:cs="Times New Roman"/>
      <w:sz w:val="16"/>
      <w:szCs w:val="16"/>
    </w:rPr>
  </w:style>
  <w:style w:type="paragraph" w:styleId="Closing">
    <w:name w:val="Closing"/>
    <w:basedOn w:val="Normal"/>
    <w:link w:val="ClosingChar"/>
    <w:rsid w:val="007C70BD"/>
    <w:pPr>
      <w:autoSpaceDE w:val="0"/>
      <w:autoSpaceDN w:val="0"/>
      <w:ind w:left="4320"/>
    </w:pPr>
    <w:rPr>
      <w:rFonts w:ascii="Arial" w:hAnsi="Arial"/>
      <w:sz w:val="22"/>
      <w:lang w:eastAsia="en-US"/>
    </w:rPr>
  </w:style>
  <w:style w:type="character" w:customStyle="1" w:styleId="ClosingChar">
    <w:name w:val="Closing Char"/>
    <w:basedOn w:val="DefaultParagraphFont"/>
    <w:link w:val="Closing"/>
    <w:rsid w:val="007C70BD"/>
    <w:rPr>
      <w:rFonts w:ascii="Arial" w:eastAsia="Times New Roman" w:hAnsi="Arial" w:cs="Times New Roman"/>
      <w:sz w:val="22"/>
    </w:rPr>
  </w:style>
  <w:style w:type="paragraph" w:styleId="E-mailSignature">
    <w:name w:val="E-mail Signature"/>
    <w:basedOn w:val="Normal"/>
    <w:link w:val="E-mailSignatureChar"/>
    <w:rsid w:val="007C70BD"/>
    <w:pPr>
      <w:autoSpaceDE w:val="0"/>
      <w:autoSpaceDN w:val="0"/>
    </w:pPr>
    <w:rPr>
      <w:rFonts w:ascii="Arial" w:hAnsi="Arial"/>
      <w:sz w:val="22"/>
      <w:lang w:eastAsia="en-US"/>
    </w:rPr>
  </w:style>
  <w:style w:type="character" w:customStyle="1" w:styleId="E-mailSignatureChar">
    <w:name w:val="E-mail Signature Char"/>
    <w:basedOn w:val="DefaultParagraphFont"/>
    <w:link w:val="E-mailSignature"/>
    <w:rsid w:val="007C70BD"/>
    <w:rPr>
      <w:rFonts w:ascii="Arial" w:eastAsia="Times New Roman" w:hAnsi="Arial" w:cs="Times New Roman"/>
      <w:sz w:val="22"/>
    </w:rPr>
  </w:style>
  <w:style w:type="paragraph" w:styleId="EndnoteText">
    <w:name w:val="endnote text"/>
    <w:basedOn w:val="Normal"/>
    <w:link w:val="EndnoteTextChar"/>
    <w:rsid w:val="007C70BD"/>
    <w:pPr>
      <w:autoSpaceDE w:val="0"/>
      <w:autoSpaceDN w:val="0"/>
    </w:pPr>
    <w:rPr>
      <w:rFonts w:ascii="Arial" w:hAnsi="Arial"/>
      <w:sz w:val="20"/>
      <w:szCs w:val="20"/>
      <w:lang w:eastAsia="en-US"/>
    </w:rPr>
  </w:style>
  <w:style w:type="character" w:customStyle="1" w:styleId="EndnoteTextChar">
    <w:name w:val="Endnote Text Char"/>
    <w:basedOn w:val="DefaultParagraphFont"/>
    <w:link w:val="EndnoteText"/>
    <w:rsid w:val="007C70BD"/>
    <w:rPr>
      <w:rFonts w:ascii="Arial" w:eastAsia="Times New Roman" w:hAnsi="Arial" w:cs="Times New Roman"/>
      <w:sz w:val="20"/>
      <w:szCs w:val="20"/>
    </w:rPr>
  </w:style>
  <w:style w:type="paragraph" w:styleId="EnvelopeAddress">
    <w:name w:val="envelope address"/>
    <w:basedOn w:val="Normal"/>
    <w:rsid w:val="007C70BD"/>
    <w:pPr>
      <w:framePr w:w="7920" w:h="1980" w:hRule="exact" w:hSpace="180" w:wrap="auto" w:hAnchor="page" w:xAlign="center" w:yAlign="bottom"/>
      <w:autoSpaceDE w:val="0"/>
      <w:autoSpaceDN w:val="0"/>
      <w:ind w:left="2880"/>
    </w:pPr>
    <w:rPr>
      <w:rFonts w:ascii="Arial" w:hAnsi="Arial" w:cs="Arial"/>
      <w:sz w:val="22"/>
      <w:lang w:eastAsia="en-US"/>
    </w:rPr>
  </w:style>
  <w:style w:type="paragraph" w:styleId="EnvelopeReturn">
    <w:name w:val="envelope return"/>
    <w:basedOn w:val="Normal"/>
    <w:rsid w:val="007C70BD"/>
    <w:pPr>
      <w:autoSpaceDE w:val="0"/>
      <w:autoSpaceDN w:val="0"/>
    </w:pPr>
    <w:rPr>
      <w:rFonts w:ascii="Arial" w:hAnsi="Arial" w:cs="Arial"/>
      <w:sz w:val="20"/>
      <w:szCs w:val="20"/>
      <w:lang w:eastAsia="en-US"/>
    </w:rPr>
  </w:style>
  <w:style w:type="paragraph" w:styleId="HTMLAddress">
    <w:name w:val="HTML Address"/>
    <w:basedOn w:val="Normal"/>
    <w:link w:val="HTMLAddressChar"/>
    <w:uiPriority w:val="99"/>
    <w:rsid w:val="007C70BD"/>
    <w:pPr>
      <w:autoSpaceDE w:val="0"/>
      <w:autoSpaceDN w:val="0"/>
    </w:pPr>
    <w:rPr>
      <w:rFonts w:ascii="Arial" w:hAnsi="Arial"/>
      <w:i/>
      <w:iCs/>
      <w:sz w:val="22"/>
      <w:lang w:eastAsia="en-US"/>
    </w:rPr>
  </w:style>
  <w:style w:type="character" w:customStyle="1" w:styleId="HTMLAddressChar">
    <w:name w:val="HTML Address Char"/>
    <w:basedOn w:val="DefaultParagraphFont"/>
    <w:link w:val="HTMLAddress"/>
    <w:uiPriority w:val="99"/>
    <w:rsid w:val="007C70BD"/>
    <w:rPr>
      <w:rFonts w:ascii="Arial" w:eastAsia="Times New Roman" w:hAnsi="Arial" w:cs="Times New Roman"/>
      <w:i/>
      <w:iCs/>
      <w:sz w:val="22"/>
    </w:rPr>
  </w:style>
  <w:style w:type="paragraph" w:styleId="HTMLPreformatted">
    <w:name w:val="HTML Preformatted"/>
    <w:basedOn w:val="Normal"/>
    <w:link w:val="HTMLPreformattedChar"/>
    <w:rsid w:val="007C70BD"/>
    <w:pPr>
      <w:autoSpaceDE w:val="0"/>
      <w:autoSpaceDN w:val="0"/>
    </w:pPr>
    <w:rPr>
      <w:rFonts w:ascii="Courier New" w:hAnsi="Courier New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rsid w:val="007C70BD"/>
    <w:rPr>
      <w:rFonts w:ascii="Courier New" w:eastAsia="Times New Roman" w:hAnsi="Courier New" w:cs="Times New Roman"/>
      <w:sz w:val="20"/>
      <w:szCs w:val="20"/>
    </w:rPr>
  </w:style>
  <w:style w:type="paragraph" w:styleId="Index1">
    <w:name w:val="index 1"/>
    <w:basedOn w:val="Normal"/>
    <w:next w:val="Normal"/>
    <w:autoRedefine/>
    <w:rsid w:val="007C70BD"/>
    <w:pPr>
      <w:autoSpaceDE w:val="0"/>
      <w:autoSpaceDN w:val="0"/>
      <w:ind w:left="240" w:hanging="240"/>
    </w:pPr>
    <w:rPr>
      <w:rFonts w:ascii="Arial" w:hAnsi="Arial" w:cs="Times"/>
      <w:sz w:val="22"/>
      <w:lang w:eastAsia="en-US"/>
    </w:rPr>
  </w:style>
  <w:style w:type="paragraph" w:styleId="Index2">
    <w:name w:val="index 2"/>
    <w:basedOn w:val="Normal"/>
    <w:next w:val="Normal"/>
    <w:autoRedefine/>
    <w:rsid w:val="007C70BD"/>
    <w:pPr>
      <w:autoSpaceDE w:val="0"/>
      <w:autoSpaceDN w:val="0"/>
      <w:ind w:left="480" w:hanging="240"/>
    </w:pPr>
    <w:rPr>
      <w:rFonts w:ascii="Arial" w:hAnsi="Arial" w:cs="Times"/>
      <w:sz w:val="22"/>
      <w:lang w:eastAsia="en-US"/>
    </w:rPr>
  </w:style>
  <w:style w:type="paragraph" w:styleId="Index3">
    <w:name w:val="index 3"/>
    <w:basedOn w:val="Normal"/>
    <w:next w:val="Normal"/>
    <w:autoRedefine/>
    <w:rsid w:val="007C70BD"/>
    <w:pPr>
      <w:autoSpaceDE w:val="0"/>
      <w:autoSpaceDN w:val="0"/>
      <w:ind w:left="720" w:hanging="240"/>
    </w:pPr>
    <w:rPr>
      <w:rFonts w:ascii="Arial" w:hAnsi="Arial" w:cs="Times"/>
      <w:sz w:val="22"/>
      <w:lang w:eastAsia="en-US"/>
    </w:rPr>
  </w:style>
  <w:style w:type="paragraph" w:styleId="Index4">
    <w:name w:val="index 4"/>
    <w:basedOn w:val="Normal"/>
    <w:next w:val="Normal"/>
    <w:autoRedefine/>
    <w:rsid w:val="007C70BD"/>
    <w:pPr>
      <w:autoSpaceDE w:val="0"/>
      <w:autoSpaceDN w:val="0"/>
      <w:ind w:left="960" w:hanging="240"/>
    </w:pPr>
    <w:rPr>
      <w:rFonts w:ascii="Arial" w:hAnsi="Arial" w:cs="Times"/>
      <w:sz w:val="22"/>
      <w:lang w:eastAsia="en-US"/>
    </w:rPr>
  </w:style>
  <w:style w:type="paragraph" w:styleId="Index5">
    <w:name w:val="index 5"/>
    <w:basedOn w:val="Normal"/>
    <w:next w:val="Normal"/>
    <w:autoRedefine/>
    <w:rsid w:val="007C70BD"/>
    <w:pPr>
      <w:autoSpaceDE w:val="0"/>
      <w:autoSpaceDN w:val="0"/>
      <w:ind w:left="1200" w:hanging="240"/>
    </w:pPr>
    <w:rPr>
      <w:rFonts w:ascii="Arial" w:hAnsi="Arial" w:cs="Times"/>
      <w:sz w:val="22"/>
      <w:lang w:eastAsia="en-US"/>
    </w:rPr>
  </w:style>
  <w:style w:type="paragraph" w:styleId="Index6">
    <w:name w:val="index 6"/>
    <w:basedOn w:val="Normal"/>
    <w:next w:val="Normal"/>
    <w:autoRedefine/>
    <w:rsid w:val="007C70BD"/>
    <w:pPr>
      <w:autoSpaceDE w:val="0"/>
      <w:autoSpaceDN w:val="0"/>
      <w:ind w:left="1440" w:hanging="240"/>
    </w:pPr>
    <w:rPr>
      <w:rFonts w:ascii="Arial" w:hAnsi="Arial" w:cs="Times"/>
      <w:sz w:val="22"/>
      <w:lang w:eastAsia="en-US"/>
    </w:rPr>
  </w:style>
  <w:style w:type="paragraph" w:styleId="Index7">
    <w:name w:val="index 7"/>
    <w:basedOn w:val="Normal"/>
    <w:next w:val="Normal"/>
    <w:autoRedefine/>
    <w:rsid w:val="007C70BD"/>
    <w:pPr>
      <w:autoSpaceDE w:val="0"/>
      <w:autoSpaceDN w:val="0"/>
      <w:ind w:left="1680" w:hanging="240"/>
    </w:pPr>
    <w:rPr>
      <w:rFonts w:ascii="Arial" w:hAnsi="Arial" w:cs="Times"/>
      <w:sz w:val="22"/>
      <w:lang w:eastAsia="en-US"/>
    </w:rPr>
  </w:style>
  <w:style w:type="paragraph" w:styleId="Index8">
    <w:name w:val="index 8"/>
    <w:basedOn w:val="Normal"/>
    <w:next w:val="Normal"/>
    <w:autoRedefine/>
    <w:rsid w:val="007C70BD"/>
    <w:pPr>
      <w:autoSpaceDE w:val="0"/>
      <w:autoSpaceDN w:val="0"/>
      <w:ind w:left="1920" w:hanging="240"/>
    </w:pPr>
    <w:rPr>
      <w:rFonts w:ascii="Arial" w:hAnsi="Arial" w:cs="Times"/>
      <w:sz w:val="22"/>
      <w:lang w:eastAsia="en-US"/>
    </w:rPr>
  </w:style>
  <w:style w:type="paragraph" w:styleId="Index9">
    <w:name w:val="index 9"/>
    <w:basedOn w:val="Normal"/>
    <w:next w:val="Normal"/>
    <w:autoRedefine/>
    <w:rsid w:val="007C70BD"/>
    <w:pPr>
      <w:autoSpaceDE w:val="0"/>
      <w:autoSpaceDN w:val="0"/>
      <w:ind w:left="2160" w:hanging="240"/>
    </w:pPr>
    <w:rPr>
      <w:rFonts w:ascii="Arial" w:hAnsi="Arial" w:cs="Times"/>
      <w:sz w:val="22"/>
      <w:lang w:eastAsia="en-US"/>
    </w:rPr>
  </w:style>
  <w:style w:type="paragraph" w:styleId="IndexHeading">
    <w:name w:val="index heading"/>
    <w:basedOn w:val="Normal"/>
    <w:next w:val="Index1"/>
    <w:rsid w:val="007C70BD"/>
    <w:pPr>
      <w:autoSpaceDE w:val="0"/>
      <w:autoSpaceDN w:val="0"/>
    </w:pPr>
    <w:rPr>
      <w:rFonts w:ascii="Arial" w:hAnsi="Arial" w:cs="Arial"/>
      <w:b/>
      <w:bCs/>
      <w:sz w:val="22"/>
      <w:lang w:eastAsia="en-US"/>
    </w:rPr>
  </w:style>
  <w:style w:type="paragraph" w:styleId="List2">
    <w:name w:val="List 2"/>
    <w:basedOn w:val="Normal"/>
    <w:rsid w:val="007C70BD"/>
    <w:pPr>
      <w:autoSpaceDE w:val="0"/>
      <w:autoSpaceDN w:val="0"/>
      <w:ind w:left="720" w:hanging="360"/>
    </w:pPr>
    <w:rPr>
      <w:rFonts w:ascii="Arial" w:hAnsi="Arial" w:cs="Times"/>
      <w:sz w:val="22"/>
      <w:lang w:eastAsia="en-US"/>
    </w:rPr>
  </w:style>
  <w:style w:type="paragraph" w:styleId="List3">
    <w:name w:val="List 3"/>
    <w:basedOn w:val="Normal"/>
    <w:rsid w:val="007C70BD"/>
    <w:pPr>
      <w:autoSpaceDE w:val="0"/>
      <w:autoSpaceDN w:val="0"/>
      <w:ind w:left="1080" w:hanging="360"/>
    </w:pPr>
    <w:rPr>
      <w:rFonts w:ascii="Arial" w:hAnsi="Arial" w:cs="Times"/>
      <w:sz w:val="22"/>
      <w:lang w:eastAsia="en-US"/>
    </w:rPr>
  </w:style>
  <w:style w:type="paragraph" w:styleId="List4">
    <w:name w:val="List 4"/>
    <w:basedOn w:val="Normal"/>
    <w:rsid w:val="007C70BD"/>
    <w:pPr>
      <w:autoSpaceDE w:val="0"/>
      <w:autoSpaceDN w:val="0"/>
      <w:ind w:left="1440" w:hanging="360"/>
    </w:pPr>
    <w:rPr>
      <w:rFonts w:ascii="Arial" w:hAnsi="Arial" w:cs="Times"/>
      <w:sz w:val="22"/>
      <w:lang w:eastAsia="en-US"/>
    </w:rPr>
  </w:style>
  <w:style w:type="paragraph" w:styleId="List5">
    <w:name w:val="List 5"/>
    <w:basedOn w:val="Normal"/>
    <w:rsid w:val="007C70BD"/>
    <w:pPr>
      <w:autoSpaceDE w:val="0"/>
      <w:autoSpaceDN w:val="0"/>
      <w:ind w:left="1800" w:hanging="360"/>
    </w:pPr>
    <w:rPr>
      <w:rFonts w:ascii="Arial" w:hAnsi="Arial" w:cs="Times"/>
      <w:sz w:val="22"/>
      <w:lang w:eastAsia="en-US"/>
    </w:rPr>
  </w:style>
  <w:style w:type="paragraph" w:styleId="ListContinue">
    <w:name w:val="List Continue"/>
    <w:basedOn w:val="Normal"/>
    <w:rsid w:val="007C70BD"/>
    <w:pPr>
      <w:autoSpaceDE w:val="0"/>
      <w:autoSpaceDN w:val="0"/>
      <w:spacing w:after="120"/>
      <w:ind w:left="360"/>
    </w:pPr>
    <w:rPr>
      <w:rFonts w:ascii="Arial" w:hAnsi="Arial" w:cs="Times"/>
      <w:sz w:val="22"/>
      <w:lang w:eastAsia="en-US"/>
    </w:rPr>
  </w:style>
  <w:style w:type="paragraph" w:styleId="ListContinue2">
    <w:name w:val="List Continue 2"/>
    <w:basedOn w:val="Normal"/>
    <w:rsid w:val="007C70BD"/>
    <w:pPr>
      <w:autoSpaceDE w:val="0"/>
      <w:autoSpaceDN w:val="0"/>
      <w:spacing w:after="120"/>
      <w:ind w:left="720"/>
    </w:pPr>
    <w:rPr>
      <w:rFonts w:ascii="Arial" w:hAnsi="Arial" w:cs="Times"/>
      <w:sz w:val="22"/>
      <w:lang w:eastAsia="en-US"/>
    </w:rPr>
  </w:style>
  <w:style w:type="paragraph" w:styleId="ListContinue3">
    <w:name w:val="List Continue 3"/>
    <w:basedOn w:val="Normal"/>
    <w:rsid w:val="007C70BD"/>
    <w:pPr>
      <w:autoSpaceDE w:val="0"/>
      <w:autoSpaceDN w:val="0"/>
      <w:spacing w:after="120"/>
      <w:ind w:left="1080"/>
    </w:pPr>
    <w:rPr>
      <w:rFonts w:ascii="Arial" w:hAnsi="Arial" w:cs="Times"/>
      <w:sz w:val="22"/>
      <w:lang w:eastAsia="en-US"/>
    </w:rPr>
  </w:style>
  <w:style w:type="paragraph" w:styleId="ListContinue4">
    <w:name w:val="List Continue 4"/>
    <w:basedOn w:val="Normal"/>
    <w:rsid w:val="007C70BD"/>
    <w:pPr>
      <w:autoSpaceDE w:val="0"/>
      <w:autoSpaceDN w:val="0"/>
      <w:spacing w:after="120"/>
      <w:ind w:left="1440"/>
    </w:pPr>
    <w:rPr>
      <w:rFonts w:ascii="Arial" w:hAnsi="Arial" w:cs="Times"/>
      <w:sz w:val="22"/>
      <w:lang w:eastAsia="en-US"/>
    </w:rPr>
  </w:style>
  <w:style w:type="paragraph" w:styleId="ListContinue5">
    <w:name w:val="List Continue 5"/>
    <w:basedOn w:val="Normal"/>
    <w:rsid w:val="007C70BD"/>
    <w:pPr>
      <w:autoSpaceDE w:val="0"/>
      <w:autoSpaceDN w:val="0"/>
      <w:spacing w:after="120"/>
      <w:ind w:left="1800"/>
    </w:pPr>
    <w:rPr>
      <w:rFonts w:ascii="Arial" w:hAnsi="Arial" w:cs="Times"/>
      <w:sz w:val="22"/>
      <w:lang w:eastAsia="en-US"/>
    </w:rPr>
  </w:style>
  <w:style w:type="paragraph" w:styleId="MacroText">
    <w:name w:val="macro"/>
    <w:link w:val="MacroTextChar"/>
    <w:rsid w:val="007C70B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autoSpaceDE w:val="0"/>
      <w:autoSpaceDN w:val="0"/>
    </w:pPr>
    <w:rPr>
      <w:rFonts w:ascii="Courier New" w:eastAsia="Times New Roman" w:hAnsi="Courier New" w:cs="Courier New"/>
    </w:rPr>
  </w:style>
  <w:style w:type="character" w:customStyle="1" w:styleId="MacroTextChar">
    <w:name w:val="Macro Text Char"/>
    <w:basedOn w:val="DefaultParagraphFont"/>
    <w:link w:val="MacroText"/>
    <w:rsid w:val="007C70BD"/>
    <w:rPr>
      <w:rFonts w:ascii="Courier New" w:eastAsia="Times New Roman" w:hAnsi="Courier New" w:cs="Courier New"/>
    </w:rPr>
  </w:style>
  <w:style w:type="paragraph" w:styleId="MessageHeader">
    <w:name w:val="Message Header"/>
    <w:basedOn w:val="Normal"/>
    <w:link w:val="MessageHeaderChar"/>
    <w:rsid w:val="007C70B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autoSpaceDE w:val="0"/>
      <w:autoSpaceDN w:val="0"/>
      <w:ind w:left="1080" w:hanging="1080"/>
    </w:pPr>
    <w:rPr>
      <w:rFonts w:ascii="Arial" w:hAnsi="Arial"/>
      <w:sz w:val="22"/>
      <w:lang w:eastAsia="en-US"/>
    </w:rPr>
  </w:style>
  <w:style w:type="character" w:customStyle="1" w:styleId="MessageHeaderChar">
    <w:name w:val="Message Header Char"/>
    <w:basedOn w:val="DefaultParagraphFont"/>
    <w:link w:val="MessageHeader"/>
    <w:rsid w:val="007C70BD"/>
    <w:rPr>
      <w:rFonts w:ascii="Arial" w:eastAsia="Times New Roman" w:hAnsi="Arial" w:cs="Times New Roman"/>
      <w:sz w:val="22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rsid w:val="007C70BD"/>
    <w:pPr>
      <w:autoSpaceDE w:val="0"/>
      <w:autoSpaceDN w:val="0"/>
    </w:pPr>
    <w:rPr>
      <w:rFonts w:ascii="Arial" w:hAnsi="Arial"/>
      <w:sz w:val="22"/>
      <w:lang w:eastAsia="en-US"/>
    </w:rPr>
  </w:style>
  <w:style w:type="character" w:customStyle="1" w:styleId="NoteHeadingChar">
    <w:name w:val="Note Heading Char"/>
    <w:basedOn w:val="DefaultParagraphFont"/>
    <w:link w:val="NoteHeading"/>
    <w:rsid w:val="007C70BD"/>
    <w:rPr>
      <w:rFonts w:ascii="Arial" w:eastAsia="Times New Roman" w:hAnsi="Arial" w:cs="Times New Roman"/>
      <w:sz w:val="22"/>
    </w:rPr>
  </w:style>
  <w:style w:type="paragraph" w:styleId="Salutation">
    <w:name w:val="Salutation"/>
    <w:aliases w:val="sal"/>
    <w:basedOn w:val="Normal"/>
    <w:next w:val="Normal"/>
    <w:link w:val="SalutationChar"/>
    <w:rsid w:val="007C70BD"/>
    <w:pPr>
      <w:autoSpaceDE w:val="0"/>
      <w:autoSpaceDN w:val="0"/>
    </w:pPr>
    <w:rPr>
      <w:rFonts w:ascii="Arial" w:hAnsi="Arial"/>
      <w:sz w:val="22"/>
      <w:lang w:eastAsia="en-US"/>
    </w:rPr>
  </w:style>
  <w:style w:type="character" w:customStyle="1" w:styleId="SalutationChar">
    <w:name w:val="Salutation Char"/>
    <w:aliases w:val="sal Char"/>
    <w:basedOn w:val="DefaultParagraphFont"/>
    <w:link w:val="Salutation"/>
    <w:rsid w:val="007C70BD"/>
    <w:rPr>
      <w:rFonts w:ascii="Arial" w:eastAsia="Times New Roman" w:hAnsi="Arial" w:cs="Times New Roman"/>
      <w:sz w:val="22"/>
    </w:rPr>
  </w:style>
  <w:style w:type="paragraph" w:styleId="Signature">
    <w:name w:val="Signature"/>
    <w:basedOn w:val="Normal"/>
    <w:link w:val="SignatureChar"/>
    <w:rsid w:val="007C70BD"/>
    <w:pPr>
      <w:autoSpaceDE w:val="0"/>
      <w:autoSpaceDN w:val="0"/>
      <w:ind w:left="4320"/>
    </w:pPr>
    <w:rPr>
      <w:rFonts w:ascii="Arial" w:hAnsi="Arial"/>
      <w:sz w:val="22"/>
      <w:lang w:eastAsia="en-US"/>
    </w:rPr>
  </w:style>
  <w:style w:type="character" w:customStyle="1" w:styleId="SignatureChar">
    <w:name w:val="Signature Char"/>
    <w:basedOn w:val="DefaultParagraphFont"/>
    <w:link w:val="Signature"/>
    <w:rsid w:val="007C70BD"/>
    <w:rPr>
      <w:rFonts w:ascii="Arial" w:eastAsia="Times New Roman" w:hAnsi="Arial" w:cs="Times New Roman"/>
      <w:sz w:val="22"/>
    </w:rPr>
  </w:style>
  <w:style w:type="paragraph" w:styleId="TableofAuthorities">
    <w:name w:val="table of authorities"/>
    <w:basedOn w:val="Normal"/>
    <w:next w:val="Normal"/>
    <w:rsid w:val="007C70BD"/>
    <w:pPr>
      <w:autoSpaceDE w:val="0"/>
      <w:autoSpaceDN w:val="0"/>
      <w:ind w:left="240" w:hanging="240"/>
    </w:pPr>
    <w:rPr>
      <w:rFonts w:ascii="Arial" w:hAnsi="Arial" w:cs="Times"/>
      <w:sz w:val="22"/>
      <w:lang w:eastAsia="en-US"/>
    </w:rPr>
  </w:style>
  <w:style w:type="paragraph" w:styleId="TableofFigures">
    <w:name w:val="table of figures"/>
    <w:basedOn w:val="Normal"/>
    <w:next w:val="Normal"/>
    <w:rsid w:val="007C70BD"/>
    <w:pPr>
      <w:autoSpaceDE w:val="0"/>
      <w:autoSpaceDN w:val="0"/>
      <w:ind w:left="480" w:hanging="480"/>
    </w:pPr>
    <w:rPr>
      <w:rFonts w:ascii="Arial" w:hAnsi="Arial" w:cs="Times"/>
      <w:sz w:val="22"/>
      <w:lang w:eastAsia="en-US"/>
    </w:rPr>
  </w:style>
  <w:style w:type="paragraph" w:styleId="TOAHeading">
    <w:name w:val="toa heading"/>
    <w:basedOn w:val="Normal"/>
    <w:next w:val="Normal"/>
    <w:rsid w:val="007C70BD"/>
    <w:pPr>
      <w:autoSpaceDE w:val="0"/>
      <w:autoSpaceDN w:val="0"/>
      <w:spacing w:before="120"/>
    </w:pPr>
    <w:rPr>
      <w:rFonts w:ascii="Arial" w:hAnsi="Arial" w:cs="Arial"/>
      <w:b/>
      <w:bCs/>
      <w:sz w:val="22"/>
      <w:lang w:eastAsia="en-US"/>
    </w:rPr>
  </w:style>
  <w:style w:type="paragraph" w:styleId="TOC2">
    <w:name w:val="toc 2"/>
    <w:basedOn w:val="Normal"/>
    <w:next w:val="Normal"/>
    <w:autoRedefine/>
    <w:rsid w:val="007C70BD"/>
    <w:pPr>
      <w:tabs>
        <w:tab w:val="right" w:leader="dot" w:pos="9360"/>
      </w:tabs>
      <w:autoSpaceDE w:val="0"/>
      <w:autoSpaceDN w:val="0"/>
      <w:spacing w:line="360" w:lineRule="auto"/>
      <w:ind w:left="245"/>
    </w:pPr>
    <w:rPr>
      <w:rFonts w:ascii="Arial" w:hAnsi="Arial" w:cs="Times"/>
      <w:sz w:val="22"/>
      <w:lang w:eastAsia="en-US"/>
    </w:rPr>
  </w:style>
  <w:style w:type="paragraph" w:styleId="TOC3">
    <w:name w:val="toc 3"/>
    <w:basedOn w:val="Normal"/>
    <w:next w:val="Normal"/>
    <w:autoRedefine/>
    <w:rsid w:val="007C70BD"/>
    <w:pPr>
      <w:autoSpaceDE w:val="0"/>
      <w:autoSpaceDN w:val="0"/>
      <w:ind w:left="480"/>
    </w:pPr>
    <w:rPr>
      <w:rFonts w:ascii="Arial" w:hAnsi="Arial" w:cs="Times"/>
      <w:sz w:val="22"/>
      <w:lang w:eastAsia="en-US"/>
    </w:rPr>
  </w:style>
  <w:style w:type="paragraph" w:styleId="TOC4">
    <w:name w:val="toc 4"/>
    <w:basedOn w:val="Normal"/>
    <w:next w:val="Normal"/>
    <w:autoRedefine/>
    <w:rsid w:val="007C70BD"/>
    <w:pPr>
      <w:autoSpaceDE w:val="0"/>
      <w:autoSpaceDN w:val="0"/>
      <w:ind w:left="720"/>
    </w:pPr>
    <w:rPr>
      <w:rFonts w:ascii="Arial" w:hAnsi="Arial" w:cs="Times"/>
      <w:sz w:val="22"/>
      <w:lang w:eastAsia="en-US"/>
    </w:rPr>
  </w:style>
  <w:style w:type="paragraph" w:styleId="TOC5">
    <w:name w:val="toc 5"/>
    <w:basedOn w:val="Normal"/>
    <w:next w:val="Normal"/>
    <w:autoRedefine/>
    <w:rsid w:val="007C70BD"/>
    <w:pPr>
      <w:autoSpaceDE w:val="0"/>
      <w:autoSpaceDN w:val="0"/>
      <w:ind w:left="960"/>
    </w:pPr>
    <w:rPr>
      <w:rFonts w:ascii="Arial" w:hAnsi="Arial" w:cs="Times"/>
      <w:sz w:val="22"/>
      <w:lang w:eastAsia="en-US"/>
    </w:rPr>
  </w:style>
  <w:style w:type="paragraph" w:styleId="TOC6">
    <w:name w:val="toc 6"/>
    <w:basedOn w:val="Normal"/>
    <w:next w:val="Normal"/>
    <w:autoRedefine/>
    <w:rsid w:val="007C70BD"/>
    <w:pPr>
      <w:autoSpaceDE w:val="0"/>
      <w:autoSpaceDN w:val="0"/>
      <w:ind w:left="1200"/>
    </w:pPr>
    <w:rPr>
      <w:rFonts w:ascii="Arial" w:hAnsi="Arial" w:cs="Times"/>
      <w:sz w:val="22"/>
      <w:lang w:eastAsia="en-US"/>
    </w:rPr>
  </w:style>
  <w:style w:type="paragraph" w:styleId="TOC7">
    <w:name w:val="toc 7"/>
    <w:basedOn w:val="Normal"/>
    <w:next w:val="Normal"/>
    <w:autoRedefine/>
    <w:rsid w:val="007C70BD"/>
    <w:pPr>
      <w:autoSpaceDE w:val="0"/>
      <w:autoSpaceDN w:val="0"/>
      <w:ind w:left="1440"/>
    </w:pPr>
    <w:rPr>
      <w:rFonts w:ascii="Arial" w:hAnsi="Arial" w:cs="Times"/>
      <w:sz w:val="22"/>
      <w:lang w:eastAsia="en-US"/>
    </w:rPr>
  </w:style>
  <w:style w:type="paragraph" w:styleId="TOC8">
    <w:name w:val="toc 8"/>
    <w:basedOn w:val="Normal"/>
    <w:next w:val="Normal"/>
    <w:autoRedefine/>
    <w:rsid w:val="007C70BD"/>
    <w:pPr>
      <w:autoSpaceDE w:val="0"/>
      <w:autoSpaceDN w:val="0"/>
      <w:ind w:left="1680"/>
    </w:pPr>
    <w:rPr>
      <w:rFonts w:ascii="Arial" w:hAnsi="Arial" w:cs="Times"/>
      <w:sz w:val="22"/>
      <w:lang w:eastAsia="en-US"/>
    </w:rPr>
  </w:style>
  <w:style w:type="paragraph" w:styleId="TOC9">
    <w:name w:val="toc 9"/>
    <w:basedOn w:val="Normal"/>
    <w:next w:val="Normal"/>
    <w:autoRedefine/>
    <w:rsid w:val="007C70BD"/>
    <w:pPr>
      <w:autoSpaceDE w:val="0"/>
      <w:autoSpaceDN w:val="0"/>
      <w:ind w:left="1920"/>
    </w:pPr>
    <w:rPr>
      <w:rFonts w:ascii="Arial" w:hAnsi="Arial" w:cs="Times"/>
      <w:sz w:val="22"/>
      <w:lang w:eastAsia="en-US"/>
    </w:rPr>
  </w:style>
  <w:style w:type="paragraph" w:customStyle="1" w:styleId="Title2-Small">
    <w:name w:val="Title 2 - Small"/>
    <w:next w:val="Normal"/>
    <w:rsid w:val="007C70BD"/>
    <w:pPr>
      <w:autoSpaceDE w:val="0"/>
      <w:autoSpaceDN w:val="0"/>
      <w:jc w:val="center"/>
    </w:pPr>
    <w:rPr>
      <w:rFonts w:ascii="Helvetica" w:eastAsia="Times New Roman" w:hAnsi="Helvetica" w:cs="Helvetica"/>
      <w:b/>
      <w:bCs/>
    </w:rPr>
  </w:style>
  <w:style w:type="paragraph" w:customStyle="1" w:styleId="H6">
    <w:name w:val="H6"/>
    <w:basedOn w:val="Normal"/>
    <w:next w:val="Normal"/>
    <w:rsid w:val="007C70BD"/>
    <w:pPr>
      <w:widowControl w:val="0"/>
      <w:autoSpaceDE w:val="0"/>
      <w:autoSpaceDN w:val="0"/>
      <w:snapToGrid w:val="0"/>
      <w:spacing w:before="100"/>
      <w:outlineLvl w:val="6"/>
    </w:pPr>
    <w:rPr>
      <w:rFonts w:ascii="Arial" w:hAnsi="Arial" w:cs="Arial"/>
      <w:b/>
      <w:bCs/>
      <w:sz w:val="20"/>
      <w:szCs w:val="20"/>
      <w:lang w:eastAsia="en-US"/>
    </w:rPr>
  </w:style>
  <w:style w:type="paragraph" w:customStyle="1" w:styleId="sbirtop">
    <w:name w:val="sbirtop"/>
    <w:basedOn w:val="Normal"/>
    <w:rsid w:val="007C70BD"/>
    <w:pPr>
      <w:numPr>
        <w:numId w:val="4"/>
      </w:numPr>
      <w:tabs>
        <w:tab w:val="num" w:pos="1440"/>
      </w:tabs>
      <w:autoSpaceDE w:val="0"/>
      <w:autoSpaceDN w:val="0"/>
      <w:spacing w:before="100" w:after="240"/>
      <w:ind w:left="1440" w:hanging="720"/>
    </w:pPr>
    <w:rPr>
      <w:rFonts w:ascii="Arial" w:hAnsi="Arial" w:cs="Times"/>
      <w:sz w:val="22"/>
      <w:lang w:eastAsia="en-US"/>
    </w:rPr>
  </w:style>
  <w:style w:type="paragraph" w:customStyle="1" w:styleId="Arial10ptlineitem">
    <w:name w:val="Arial10ptline item"/>
    <w:basedOn w:val="Normal"/>
    <w:rsid w:val="007C70BD"/>
    <w:pPr>
      <w:autoSpaceDE w:val="0"/>
      <w:autoSpaceDN w:val="0"/>
    </w:pPr>
    <w:rPr>
      <w:rFonts w:ascii="Arial" w:hAnsi="Arial" w:cs="Arial"/>
      <w:sz w:val="20"/>
      <w:szCs w:val="18"/>
      <w:lang w:eastAsia="en-US"/>
    </w:rPr>
  </w:style>
  <w:style w:type="paragraph" w:customStyle="1" w:styleId="Arial9ptlineitem">
    <w:name w:val="Arial9ptlineitem"/>
    <w:basedOn w:val="Arial10ptlineitem"/>
    <w:rsid w:val="007C70BD"/>
    <w:rPr>
      <w:sz w:val="18"/>
    </w:rPr>
  </w:style>
  <w:style w:type="paragraph" w:customStyle="1" w:styleId="DataField11pt">
    <w:name w:val="Data Field 11pt"/>
    <w:basedOn w:val="Normal"/>
    <w:link w:val="DataField11ptChar"/>
    <w:rsid w:val="007C70BD"/>
    <w:pPr>
      <w:autoSpaceDE w:val="0"/>
      <w:autoSpaceDN w:val="0"/>
      <w:spacing w:line="300" w:lineRule="exact"/>
    </w:pPr>
    <w:rPr>
      <w:rFonts w:ascii="Arial" w:hAnsi="Arial"/>
      <w:noProof/>
      <w:sz w:val="22"/>
      <w:szCs w:val="20"/>
      <w:lang w:eastAsia="en-US"/>
    </w:rPr>
  </w:style>
  <w:style w:type="paragraph" w:customStyle="1" w:styleId="DataField10pt14ptspacing">
    <w:name w:val="DataField10pt/14pt spacing"/>
    <w:basedOn w:val="DataField10pt"/>
    <w:rsid w:val="007C70BD"/>
    <w:pPr>
      <w:spacing w:line="280" w:lineRule="exact"/>
    </w:pPr>
    <w:rPr>
      <w:noProof/>
    </w:rPr>
  </w:style>
  <w:style w:type="paragraph" w:customStyle="1" w:styleId="DHHSHeading">
    <w:name w:val="DHHS Heading"/>
    <w:basedOn w:val="HeadingNote"/>
    <w:rsid w:val="007C70BD"/>
    <w:pPr>
      <w:spacing w:before="0" w:after="0"/>
    </w:pPr>
    <w:rPr>
      <w:i w:val="0"/>
    </w:rPr>
  </w:style>
  <w:style w:type="paragraph" w:customStyle="1" w:styleId="FormHeader">
    <w:name w:val="Form Header"/>
    <w:basedOn w:val="Normal"/>
    <w:rsid w:val="007C70BD"/>
    <w:pPr>
      <w:tabs>
        <w:tab w:val="right" w:pos="10656"/>
      </w:tabs>
      <w:autoSpaceDE w:val="0"/>
      <w:autoSpaceDN w:val="0"/>
    </w:pPr>
    <w:rPr>
      <w:rFonts w:ascii="Arial" w:hAnsi="Arial" w:cs="Arial"/>
      <w:sz w:val="16"/>
      <w:szCs w:val="16"/>
      <w:lang w:eastAsia="en-US"/>
    </w:rPr>
  </w:style>
  <w:style w:type="paragraph" w:customStyle="1" w:styleId="Arial9ptBold">
    <w:name w:val="Arial9ptBold"/>
    <w:basedOn w:val="Arial9ptlineitem"/>
    <w:rsid w:val="007C70BD"/>
    <w:rPr>
      <w:b/>
    </w:rPr>
  </w:style>
  <w:style w:type="paragraph" w:customStyle="1" w:styleId="DataField11Single">
    <w:name w:val="DataField11/Single"/>
    <w:basedOn w:val="DataField11pt"/>
    <w:rsid w:val="007C70BD"/>
    <w:pPr>
      <w:spacing w:line="240" w:lineRule="auto"/>
    </w:pPr>
  </w:style>
  <w:style w:type="paragraph" w:customStyle="1" w:styleId="FormFieldCaptionBold8pt">
    <w:name w:val="FormFieldCaptionBold8pt"/>
    <w:basedOn w:val="FormFieldCaption"/>
    <w:rsid w:val="007C70BD"/>
    <w:rPr>
      <w:b/>
      <w:bCs/>
    </w:rPr>
  </w:style>
  <w:style w:type="paragraph" w:customStyle="1" w:styleId="Arial9ptlineitemBold">
    <w:name w:val="Arial9ptlineitemBold"/>
    <w:basedOn w:val="Arial9ptlineitem"/>
    <w:rsid w:val="007C70BD"/>
    <w:rPr>
      <w:b/>
    </w:rPr>
  </w:style>
  <w:style w:type="paragraph" w:customStyle="1" w:styleId="CellTitle">
    <w:name w:val="Cell Title"/>
    <w:basedOn w:val="H6"/>
    <w:rsid w:val="007C70BD"/>
    <w:pPr>
      <w:widowControl/>
      <w:snapToGrid/>
      <w:spacing w:before="0"/>
      <w:outlineLvl w:val="9"/>
    </w:pPr>
    <w:rPr>
      <w:szCs w:val="24"/>
    </w:rPr>
  </w:style>
  <w:style w:type="paragraph" w:customStyle="1" w:styleId="DataField">
    <w:name w:val="Data Field"/>
    <w:rsid w:val="007C70BD"/>
    <w:pPr>
      <w:tabs>
        <w:tab w:val="left" w:pos="180"/>
      </w:tabs>
      <w:spacing w:line="240" w:lineRule="exact"/>
    </w:pPr>
    <w:rPr>
      <w:rFonts w:ascii="Arial" w:eastAsia="Times New Roman" w:hAnsi="Arial" w:cs="Arial"/>
      <w:sz w:val="22"/>
      <w:szCs w:val="22"/>
    </w:rPr>
  </w:style>
  <w:style w:type="paragraph" w:customStyle="1" w:styleId="FormInstructions">
    <w:name w:val="Form Instructions"/>
    <w:basedOn w:val="FormFieldCaption7pt"/>
    <w:link w:val="FormInstructionsChar"/>
    <w:rsid w:val="007C70BD"/>
    <w:pPr>
      <w:spacing w:before="20"/>
      <w:jc w:val="both"/>
    </w:pPr>
    <w:rPr>
      <w:rFonts w:cs="Times New Roman"/>
      <w:sz w:val="15"/>
    </w:rPr>
  </w:style>
  <w:style w:type="character" w:customStyle="1" w:styleId="DataField11ptChar">
    <w:name w:val="Data Field 11pt Char"/>
    <w:link w:val="DataField11pt"/>
    <w:rsid w:val="007C70BD"/>
    <w:rPr>
      <w:rFonts w:ascii="Arial" w:eastAsia="Times New Roman" w:hAnsi="Arial" w:cs="Times New Roman"/>
      <w:noProof/>
      <w:sz w:val="22"/>
      <w:szCs w:val="20"/>
    </w:rPr>
  </w:style>
  <w:style w:type="paragraph" w:customStyle="1" w:styleId="StyleFormInstructions8pt">
    <w:name w:val="Style Form Instructions + 8 pt"/>
    <w:basedOn w:val="FormInstructions"/>
    <w:link w:val="StyleFormInstructions8ptChar"/>
    <w:rsid w:val="007C70BD"/>
    <w:rPr>
      <w:sz w:val="16"/>
    </w:rPr>
  </w:style>
  <w:style w:type="character" w:customStyle="1" w:styleId="FormInstructionsChar">
    <w:name w:val="Form Instructions Char"/>
    <w:link w:val="FormInstructions"/>
    <w:rsid w:val="007C70BD"/>
    <w:rPr>
      <w:rFonts w:ascii="Arial" w:eastAsia="Times New Roman" w:hAnsi="Arial" w:cs="Times New Roman"/>
      <w:sz w:val="15"/>
      <w:szCs w:val="14"/>
    </w:rPr>
  </w:style>
  <w:style w:type="character" w:customStyle="1" w:styleId="StyleFormInstructions8ptChar">
    <w:name w:val="Style Form Instructions + 8 pt Char"/>
    <w:link w:val="StyleFormInstructions8pt"/>
    <w:rsid w:val="007C70BD"/>
    <w:rPr>
      <w:rFonts w:ascii="Arial" w:eastAsia="Times New Roman" w:hAnsi="Arial" w:cs="Times New Roman"/>
      <w:sz w:val="16"/>
      <w:szCs w:val="14"/>
    </w:rPr>
  </w:style>
  <w:style w:type="paragraph" w:customStyle="1" w:styleId="List1stLevel">
    <w:name w:val="List 1st Level"/>
    <w:rsid w:val="007C70BD"/>
    <w:pPr>
      <w:tabs>
        <w:tab w:val="left" w:pos="450"/>
      </w:tabs>
      <w:spacing w:after="120" w:line="240" w:lineRule="atLeast"/>
      <w:ind w:left="446" w:hanging="446"/>
    </w:pPr>
    <w:rPr>
      <w:rFonts w:ascii="Arial" w:eastAsia="MS Mincho" w:hAnsi="Arial" w:cs="Times New Roman"/>
      <w:snapToGrid w:val="0"/>
      <w:sz w:val="22"/>
      <w:szCs w:val="22"/>
    </w:rPr>
  </w:style>
  <w:style w:type="paragraph" w:customStyle="1" w:styleId="SingleSp11pt">
    <w:name w:val="SingleSp11pt"/>
    <w:basedOn w:val="DataField11pt"/>
    <w:rsid w:val="007C70BD"/>
    <w:pPr>
      <w:spacing w:line="240" w:lineRule="auto"/>
    </w:pPr>
    <w:rPr>
      <w:noProof w:val="0"/>
    </w:rPr>
  </w:style>
  <w:style w:type="character" w:customStyle="1" w:styleId="SingleSp11ptChar">
    <w:name w:val="SingleSp11pt Char"/>
    <w:rsid w:val="007C70BD"/>
    <w:rPr>
      <w:rFonts w:ascii="Arial" w:hAnsi="Arial" w:cs="Arial"/>
      <w:noProof/>
      <w:sz w:val="22"/>
      <w:lang w:val="en-US" w:eastAsia="en-US" w:bidi="ar-SA"/>
    </w:rPr>
  </w:style>
  <w:style w:type="paragraph" w:customStyle="1" w:styleId="Arial9BoldText">
    <w:name w:val="Arial9BoldText"/>
    <w:basedOn w:val="Normal"/>
    <w:rsid w:val="007C70BD"/>
    <w:pPr>
      <w:autoSpaceDE w:val="0"/>
      <w:autoSpaceDN w:val="0"/>
      <w:spacing w:before="20" w:after="20"/>
    </w:pPr>
    <w:rPr>
      <w:rFonts w:ascii="Arial" w:hAnsi="Arial" w:cs="Arial"/>
      <w:b/>
      <w:bCs/>
      <w:sz w:val="18"/>
      <w:szCs w:val="20"/>
      <w:lang w:eastAsia="en-US"/>
    </w:rPr>
  </w:style>
  <w:style w:type="paragraph" w:customStyle="1" w:styleId="RE">
    <w:name w:val="R&amp;E"/>
    <w:basedOn w:val="Normal"/>
    <w:rsid w:val="007C70BD"/>
    <w:pPr>
      <w:tabs>
        <w:tab w:val="left" w:pos="1260"/>
      </w:tabs>
      <w:spacing w:line="200" w:lineRule="exact"/>
      <w:ind w:left="1260" w:hanging="1260"/>
    </w:pPr>
    <w:rPr>
      <w:rFonts w:ascii="Palatino" w:hAnsi="Palatino" w:cs="Arial"/>
      <w:sz w:val="22"/>
      <w:szCs w:val="20"/>
      <w:lang w:eastAsia="en-US"/>
    </w:rPr>
  </w:style>
  <w:style w:type="paragraph" w:customStyle="1" w:styleId="datafield11ptsingleline">
    <w:name w:val="datafield11pt/singleline"/>
    <w:basedOn w:val="DataField11pt"/>
    <w:rsid w:val="007C70BD"/>
    <w:pPr>
      <w:spacing w:line="240" w:lineRule="auto"/>
    </w:pPr>
    <w:rPr>
      <w:noProof w:val="0"/>
    </w:rPr>
  </w:style>
  <w:style w:type="paragraph" w:customStyle="1" w:styleId="lineitem1spbold10">
    <w:name w:val="line item 1sp bold10"/>
    <w:basedOn w:val="Normal"/>
    <w:rsid w:val="007C70BD"/>
    <w:pPr>
      <w:tabs>
        <w:tab w:val="right" w:leader="dot" w:pos="9090"/>
      </w:tabs>
      <w:autoSpaceDE w:val="0"/>
      <w:autoSpaceDN w:val="0"/>
      <w:spacing w:before="20"/>
    </w:pPr>
    <w:rPr>
      <w:rFonts w:ascii="Arial" w:hAnsi="Arial" w:cs="Arial"/>
      <w:b/>
      <w:bCs/>
      <w:sz w:val="20"/>
      <w:szCs w:val="20"/>
      <w:lang w:eastAsia="en-US"/>
    </w:rPr>
  </w:style>
  <w:style w:type="paragraph" w:customStyle="1" w:styleId="lineitem8pt">
    <w:name w:val="line item 8pt"/>
    <w:basedOn w:val="Normal"/>
    <w:rsid w:val="007C70BD"/>
    <w:pPr>
      <w:tabs>
        <w:tab w:val="left" w:pos="360"/>
        <w:tab w:val="right" w:leader="dot" w:pos="9090"/>
      </w:tabs>
      <w:autoSpaceDE w:val="0"/>
      <w:autoSpaceDN w:val="0"/>
    </w:pPr>
    <w:rPr>
      <w:rFonts w:ascii="Arial" w:hAnsi="Arial" w:cs="Arial"/>
      <w:sz w:val="16"/>
      <w:szCs w:val="16"/>
      <w:lang w:eastAsia="en-US"/>
    </w:rPr>
  </w:style>
  <w:style w:type="paragraph" w:customStyle="1" w:styleId="PersonalDataParagraph">
    <w:name w:val="PersonalDataParagraph"/>
    <w:basedOn w:val="Normal"/>
    <w:rsid w:val="007C70BD"/>
    <w:pPr>
      <w:autoSpaceDE w:val="0"/>
      <w:autoSpaceDN w:val="0"/>
      <w:spacing w:after="120"/>
      <w:ind w:left="900" w:right="547"/>
      <w:jc w:val="both"/>
    </w:pPr>
    <w:rPr>
      <w:rFonts w:ascii="Arial" w:hAnsi="Arial" w:cs="Arial"/>
      <w:sz w:val="20"/>
      <w:szCs w:val="20"/>
      <w:lang w:eastAsia="en-US"/>
    </w:rPr>
  </w:style>
  <w:style w:type="paragraph" w:customStyle="1" w:styleId="List2ndlevel">
    <w:name w:val="List 2nd level"/>
    <w:rsid w:val="007C70BD"/>
    <w:pPr>
      <w:tabs>
        <w:tab w:val="left" w:pos="810"/>
      </w:tabs>
      <w:spacing w:after="120" w:line="240" w:lineRule="atLeast"/>
      <w:ind w:left="806" w:hanging="360"/>
    </w:pPr>
    <w:rPr>
      <w:rFonts w:ascii="Arial" w:eastAsia="Times New Roman" w:hAnsi="Arial" w:cs="Times New Roman"/>
      <w:sz w:val="22"/>
      <w:szCs w:val="22"/>
    </w:rPr>
  </w:style>
  <w:style w:type="character" w:customStyle="1" w:styleId="regulartext1">
    <w:name w:val="regulartext1"/>
    <w:rsid w:val="007C70BD"/>
    <w:rPr>
      <w:rFonts w:ascii="Arial" w:hAnsi="Arial" w:cs="Arial" w:hint="default"/>
      <w:b w:val="0"/>
      <w:bCs w:val="0"/>
      <w:color w:val="000000"/>
      <w:sz w:val="24"/>
      <w:szCs w:val="24"/>
    </w:rPr>
  </w:style>
  <w:style w:type="paragraph" w:customStyle="1" w:styleId="regulartext">
    <w:name w:val="regulartext"/>
    <w:basedOn w:val="Normal"/>
    <w:rsid w:val="007C70BD"/>
    <w:pPr>
      <w:spacing w:before="100" w:beforeAutospacing="1" w:after="100" w:afterAutospacing="1"/>
    </w:pPr>
    <w:rPr>
      <w:rFonts w:ascii="Arial" w:hAnsi="Arial" w:cs="Arial"/>
      <w:color w:val="000000"/>
      <w:sz w:val="22"/>
      <w:szCs w:val="22"/>
      <w:lang w:eastAsia="en-US"/>
    </w:rPr>
  </w:style>
  <w:style w:type="paragraph" w:customStyle="1" w:styleId="References">
    <w:name w:val="References"/>
    <w:basedOn w:val="Normal"/>
    <w:rsid w:val="007C70BD"/>
    <w:pPr>
      <w:widowControl w:val="0"/>
      <w:tabs>
        <w:tab w:val="left" w:pos="720"/>
      </w:tabs>
      <w:autoSpaceDE w:val="0"/>
      <w:autoSpaceDN w:val="0"/>
      <w:adjustRightInd w:val="0"/>
      <w:ind w:left="1080" w:hanging="720"/>
      <w:jc w:val="both"/>
    </w:pPr>
    <w:rPr>
      <w:rFonts w:ascii="Arial" w:hAnsi="Arial"/>
      <w:b/>
      <w:color w:val="000000"/>
      <w:sz w:val="22"/>
      <w:szCs w:val="20"/>
      <w:lang w:eastAsia="en-US"/>
    </w:rPr>
  </w:style>
  <w:style w:type="paragraph" w:customStyle="1" w:styleId="Word4095Null">
    <w:name w:val="Word4095Null"/>
    <w:rsid w:val="007C70BD"/>
    <w:pPr>
      <w:autoSpaceDE w:val="0"/>
      <w:autoSpaceDN w:val="0"/>
    </w:pPr>
    <w:rPr>
      <w:rFonts w:ascii="New York" w:eastAsia="Times New Roman" w:hAnsi="New York" w:cs="Times New Roman"/>
    </w:rPr>
  </w:style>
  <w:style w:type="paragraph" w:customStyle="1" w:styleId="Heading71">
    <w:name w:val="Heading 71"/>
    <w:basedOn w:val="Normal"/>
    <w:rsid w:val="007C70BD"/>
    <w:pPr>
      <w:autoSpaceDE w:val="0"/>
      <w:autoSpaceDN w:val="0"/>
      <w:ind w:left="720"/>
    </w:pPr>
    <w:rPr>
      <w:rFonts w:ascii="Helvetica" w:hAnsi="Helvetica"/>
      <w:i/>
      <w:sz w:val="20"/>
      <w:szCs w:val="20"/>
      <w:lang w:eastAsia="en-US"/>
    </w:rPr>
  </w:style>
  <w:style w:type="paragraph" w:customStyle="1" w:styleId="Heading81">
    <w:name w:val="Heading 81"/>
    <w:basedOn w:val="Normal"/>
    <w:rsid w:val="007C70BD"/>
    <w:pPr>
      <w:autoSpaceDE w:val="0"/>
      <w:autoSpaceDN w:val="0"/>
      <w:ind w:left="720"/>
    </w:pPr>
    <w:rPr>
      <w:rFonts w:ascii="Helvetica" w:hAnsi="Helvetica"/>
      <w:i/>
      <w:sz w:val="20"/>
      <w:szCs w:val="20"/>
      <w:lang w:eastAsia="en-US"/>
    </w:rPr>
  </w:style>
  <w:style w:type="paragraph" w:customStyle="1" w:styleId="Heading91">
    <w:name w:val="Heading 91"/>
    <w:basedOn w:val="Normal"/>
    <w:rsid w:val="007C70BD"/>
    <w:pPr>
      <w:autoSpaceDE w:val="0"/>
      <w:autoSpaceDN w:val="0"/>
      <w:ind w:left="720"/>
    </w:pPr>
    <w:rPr>
      <w:rFonts w:ascii="Helvetica" w:hAnsi="Helvetica"/>
      <w:i/>
      <w:sz w:val="20"/>
      <w:szCs w:val="20"/>
      <w:lang w:eastAsia="en-US"/>
    </w:rPr>
  </w:style>
  <w:style w:type="paragraph" w:customStyle="1" w:styleId="TOC31">
    <w:name w:val="TOC 31"/>
    <w:basedOn w:val="Normal"/>
    <w:rsid w:val="007C70BD"/>
    <w:pPr>
      <w:tabs>
        <w:tab w:val="left" w:leader="dot" w:pos="8280"/>
        <w:tab w:val="right" w:pos="8640"/>
      </w:tabs>
      <w:autoSpaceDE w:val="0"/>
      <w:autoSpaceDN w:val="0"/>
      <w:ind w:left="1440" w:right="720"/>
    </w:pPr>
    <w:rPr>
      <w:rFonts w:ascii="Arial" w:hAnsi="Arial"/>
      <w:sz w:val="22"/>
      <w:szCs w:val="20"/>
      <w:lang w:eastAsia="en-US"/>
    </w:rPr>
  </w:style>
  <w:style w:type="paragraph" w:customStyle="1" w:styleId="TOC21">
    <w:name w:val="TOC 21"/>
    <w:basedOn w:val="Normal"/>
    <w:rsid w:val="007C70BD"/>
    <w:pPr>
      <w:tabs>
        <w:tab w:val="left" w:leader="dot" w:pos="8280"/>
        <w:tab w:val="right" w:pos="8640"/>
      </w:tabs>
      <w:autoSpaceDE w:val="0"/>
      <w:autoSpaceDN w:val="0"/>
      <w:ind w:left="720" w:right="720"/>
    </w:pPr>
    <w:rPr>
      <w:rFonts w:ascii="Arial" w:hAnsi="Arial"/>
      <w:sz w:val="22"/>
      <w:szCs w:val="20"/>
      <w:lang w:eastAsia="en-US"/>
    </w:rPr>
  </w:style>
  <w:style w:type="paragraph" w:customStyle="1" w:styleId="TOC11">
    <w:name w:val="TOC 11"/>
    <w:basedOn w:val="Normal"/>
    <w:rsid w:val="007C70BD"/>
    <w:pPr>
      <w:autoSpaceDE w:val="0"/>
      <w:autoSpaceDN w:val="0"/>
      <w:ind w:left="1440" w:right="720"/>
    </w:pPr>
    <w:rPr>
      <w:rFonts w:ascii="Arial" w:hAnsi="Arial"/>
      <w:sz w:val="22"/>
      <w:szCs w:val="20"/>
      <w:lang w:eastAsia="en-US"/>
    </w:rPr>
  </w:style>
  <w:style w:type="paragraph" w:customStyle="1" w:styleId="Times120">
    <w:name w:val="Times12"/>
    <w:basedOn w:val="Normal"/>
    <w:rsid w:val="007C70BD"/>
    <w:pPr>
      <w:autoSpaceDE w:val="0"/>
      <w:autoSpaceDN w:val="0"/>
      <w:spacing w:before="160" w:line="480" w:lineRule="atLeast"/>
    </w:pPr>
    <w:rPr>
      <w:rFonts w:ascii="Arial" w:hAnsi="Arial"/>
      <w:sz w:val="22"/>
      <w:szCs w:val="20"/>
      <w:lang w:eastAsia="en-US"/>
    </w:rPr>
  </w:style>
  <w:style w:type="paragraph" w:customStyle="1" w:styleId="Livesey">
    <w:name w:val="Livesey"/>
    <w:basedOn w:val="Normal"/>
    <w:rsid w:val="007C70BD"/>
    <w:pPr>
      <w:tabs>
        <w:tab w:val="left" w:pos="720"/>
        <w:tab w:val="left" w:pos="504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Ltrhd">
    <w:name w:val="Ltrhd"/>
    <w:basedOn w:val="Normal"/>
    <w:rsid w:val="007C70BD"/>
    <w:pPr>
      <w:tabs>
        <w:tab w:val="left" w:pos="720"/>
        <w:tab w:val="center" w:pos="5040"/>
        <w:tab w:val="left" w:pos="540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Memo">
    <w:name w:val="Memo"/>
    <w:basedOn w:val="Normal"/>
    <w:rsid w:val="007C70BD"/>
    <w:pPr>
      <w:tabs>
        <w:tab w:val="left" w:pos="900"/>
        <w:tab w:val="left" w:pos="144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NumberedSeries">
    <w:name w:val="Numbered Series"/>
    <w:basedOn w:val="Normal"/>
    <w:rsid w:val="007C70BD"/>
    <w:pPr>
      <w:tabs>
        <w:tab w:val="decimal" w:pos="270"/>
        <w:tab w:val="left" w:pos="540"/>
      </w:tabs>
      <w:autoSpaceDE w:val="0"/>
      <w:autoSpaceDN w:val="0"/>
      <w:ind w:left="540" w:hanging="540"/>
    </w:pPr>
    <w:rPr>
      <w:rFonts w:ascii="Arial" w:hAnsi="Arial"/>
      <w:sz w:val="22"/>
      <w:szCs w:val="20"/>
      <w:lang w:eastAsia="en-US"/>
    </w:rPr>
  </w:style>
  <w:style w:type="paragraph" w:customStyle="1" w:styleId="OutlineGen12">
    <w:name w:val="Outline Gen12"/>
    <w:basedOn w:val="Normal"/>
    <w:rsid w:val="007C70BD"/>
    <w:pPr>
      <w:numPr>
        <w:numId w:val="14"/>
      </w:numPr>
      <w:tabs>
        <w:tab w:val="left" w:pos="720"/>
      </w:tabs>
      <w:autoSpaceDE w:val="0"/>
      <w:autoSpaceDN w:val="0"/>
      <w:ind w:left="0" w:firstLine="0"/>
    </w:pPr>
    <w:rPr>
      <w:rFonts w:ascii="Geneva" w:hAnsi="Geneva"/>
      <w:sz w:val="22"/>
      <w:szCs w:val="20"/>
      <w:lang w:eastAsia="en-US"/>
    </w:rPr>
  </w:style>
  <w:style w:type="paragraph" w:customStyle="1" w:styleId="PHS2590">
    <w:name w:val="PHS2590"/>
    <w:basedOn w:val="Normal"/>
    <w:rsid w:val="007C70BD"/>
    <w:pPr>
      <w:autoSpaceDE w:val="0"/>
      <w:autoSpaceDN w:val="0"/>
    </w:pPr>
    <w:rPr>
      <w:rFonts w:ascii="Helvetica" w:hAnsi="Helvetica"/>
      <w:sz w:val="20"/>
      <w:szCs w:val="20"/>
      <w:lang w:eastAsia="en-US"/>
    </w:rPr>
  </w:style>
  <w:style w:type="paragraph" w:customStyle="1" w:styleId="Protocol">
    <w:name w:val="Protocol"/>
    <w:basedOn w:val="Normal"/>
    <w:rsid w:val="007C70BD"/>
    <w:pPr>
      <w:numPr>
        <w:numId w:val="12"/>
      </w:numPr>
      <w:tabs>
        <w:tab w:val="clear" w:pos="360"/>
        <w:tab w:val="left" w:pos="540"/>
      </w:tabs>
      <w:autoSpaceDE w:val="0"/>
      <w:autoSpaceDN w:val="0"/>
      <w:spacing w:before="240"/>
      <w:ind w:left="0" w:right="360" w:firstLine="0"/>
    </w:pPr>
    <w:rPr>
      <w:rFonts w:ascii="Arial" w:hAnsi="Arial"/>
      <w:sz w:val="22"/>
      <w:szCs w:val="20"/>
      <w:lang w:eastAsia="en-US"/>
    </w:rPr>
  </w:style>
  <w:style w:type="paragraph" w:customStyle="1" w:styleId="Times">
    <w:name w:val="Times"/>
    <w:basedOn w:val="Normal"/>
    <w:rsid w:val="007C70BD"/>
    <w:pPr>
      <w:numPr>
        <w:numId w:val="11"/>
      </w:numPr>
      <w:tabs>
        <w:tab w:val="clear" w:pos="360"/>
        <w:tab w:val="left" w:pos="720"/>
      </w:tabs>
      <w:autoSpaceDE w:val="0"/>
      <w:autoSpaceDN w:val="0"/>
      <w:ind w:left="0" w:firstLine="0"/>
    </w:pPr>
    <w:rPr>
      <w:rFonts w:ascii="Arial" w:hAnsi="Arial"/>
      <w:sz w:val="22"/>
      <w:szCs w:val="20"/>
      <w:lang w:eastAsia="en-US"/>
    </w:rPr>
  </w:style>
  <w:style w:type="paragraph" w:customStyle="1" w:styleId="Times12">
    <w:name w:val="Times 12"/>
    <w:basedOn w:val="Normal"/>
    <w:rsid w:val="007C70BD"/>
    <w:pPr>
      <w:numPr>
        <w:numId w:val="13"/>
      </w:numPr>
      <w:tabs>
        <w:tab w:val="left" w:pos="360"/>
      </w:tabs>
      <w:autoSpaceDE w:val="0"/>
      <w:autoSpaceDN w:val="0"/>
      <w:spacing w:before="240"/>
      <w:ind w:left="0" w:right="720" w:firstLine="0"/>
    </w:pPr>
    <w:rPr>
      <w:rFonts w:ascii="Arial" w:hAnsi="Arial"/>
      <w:sz w:val="22"/>
      <w:szCs w:val="20"/>
      <w:lang w:eastAsia="en-US"/>
    </w:rPr>
  </w:style>
  <w:style w:type="paragraph" w:customStyle="1" w:styleId="Timesseries">
    <w:name w:val="Times series"/>
    <w:basedOn w:val="Times"/>
    <w:rsid w:val="007C70BD"/>
    <w:pPr>
      <w:tabs>
        <w:tab w:val="clear" w:pos="720"/>
        <w:tab w:val="left" w:pos="360"/>
      </w:tabs>
      <w:ind w:left="540" w:hanging="540"/>
    </w:pPr>
  </w:style>
  <w:style w:type="paragraph" w:customStyle="1" w:styleId="Tasks">
    <w:name w:val="Tasks"/>
    <w:basedOn w:val="Normal"/>
    <w:rsid w:val="007C70BD"/>
    <w:pPr>
      <w:tabs>
        <w:tab w:val="decimal" w:pos="360"/>
        <w:tab w:val="left" w:pos="540"/>
      </w:tabs>
      <w:autoSpaceDE w:val="0"/>
      <w:autoSpaceDN w:val="0"/>
      <w:ind w:left="720" w:hanging="720"/>
    </w:pPr>
    <w:rPr>
      <w:rFonts w:ascii="Arial" w:hAnsi="Arial"/>
      <w:sz w:val="22"/>
      <w:szCs w:val="20"/>
      <w:lang w:eastAsia="en-US"/>
    </w:rPr>
  </w:style>
  <w:style w:type="paragraph" w:customStyle="1" w:styleId="RRS">
    <w:name w:val="RRS"/>
    <w:basedOn w:val="Normal"/>
    <w:rsid w:val="007C70BD"/>
    <w:pPr>
      <w:autoSpaceDE w:val="0"/>
      <w:autoSpaceDN w:val="0"/>
      <w:jc w:val="both"/>
    </w:pPr>
    <w:rPr>
      <w:rFonts w:ascii="Arial" w:hAnsi="Arial"/>
      <w:caps/>
      <w:sz w:val="22"/>
      <w:szCs w:val="20"/>
      <w:lang w:eastAsia="en-US"/>
    </w:rPr>
  </w:style>
  <w:style w:type="paragraph" w:customStyle="1" w:styleId="RRSbody">
    <w:name w:val="RRSbody"/>
    <w:basedOn w:val="RRS"/>
    <w:rsid w:val="007C70BD"/>
    <w:pPr>
      <w:spacing w:before="240"/>
    </w:pPr>
    <w:rPr>
      <w:caps w:val="0"/>
    </w:rPr>
  </w:style>
  <w:style w:type="paragraph" w:customStyle="1" w:styleId="times0">
    <w:name w:val="times"/>
    <w:basedOn w:val="Normal"/>
    <w:rsid w:val="007C70BD"/>
    <w:pPr>
      <w:autoSpaceDE w:val="0"/>
      <w:autoSpaceDN w:val="0"/>
    </w:pPr>
    <w:rPr>
      <w:rFonts w:ascii="Geneva" w:hAnsi="Geneva"/>
      <w:position w:val="-8"/>
      <w:sz w:val="22"/>
      <w:szCs w:val="20"/>
      <w:lang w:eastAsia="en-US"/>
    </w:rPr>
  </w:style>
  <w:style w:type="paragraph" w:customStyle="1" w:styleId="Interdept">
    <w:name w:val="Interdept"/>
    <w:basedOn w:val="Normal"/>
    <w:rsid w:val="007C70BD"/>
    <w:pPr>
      <w:tabs>
        <w:tab w:val="left" w:pos="144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TAFText">
    <w:name w:val="TAF Text"/>
    <w:basedOn w:val="Normal"/>
    <w:rsid w:val="007C70BD"/>
    <w:pPr>
      <w:autoSpaceDE w:val="0"/>
      <w:autoSpaceDN w:val="0"/>
      <w:spacing w:line="280" w:lineRule="atLeast"/>
      <w:jc w:val="both"/>
    </w:pPr>
    <w:rPr>
      <w:rFonts w:ascii="Arial" w:hAnsi="Arial"/>
      <w:color w:val="0000FF"/>
      <w:sz w:val="22"/>
      <w:szCs w:val="20"/>
      <w:lang w:eastAsia="en-US"/>
    </w:rPr>
  </w:style>
  <w:style w:type="paragraph" w:customStyle="1" w:styleId="TAF">
    <w:name w:val="TAF"/>
    <w:basedOn w:val="TAFText"/>
    <w:rsid w:val="007C70BD"/>
    <w:pPr>
      <w:spacing w:before="240" w:line="480" w:lineRule="atLeast"/>
      <w:ind w:left="3420" w:hanging="3420"/>
      <w:jc w:val="left"/>
    </w:pPr>
  </w:style>
  <w:style w:type="paragraph" w:customStyle="1" w:styleId="MajorHeading">
    <w:name w:val="Major Heading"/>
    <w:basedOn w:val="Normal"/>
    <w:rsid w:val="007C70BD"/>
    <w:pPr>
      <w:autoSpaceDE w:val="0"/>
      <w:autoSpaceDN w:val="0"/>
      <w:spacing w:before="240" w:line="280" w:lineRule="atLeast"/>
      <w:jc w:val="both"/>
    </w:pPr>
    <w:rPr>
      <w:rFonts w:ascii="Arial" w:hAnsi="Arial"/>
      <w:b/>
      <w:i/>
      <w:sz w:val="22"/>
      <w:szCs w:val="20"/>
      <w:lang w:eastAsia="en-US"/>
    </w:rPr>
  </w:style>
  <w:style w:type="paragraph" w:customStyle="1" w:styleId="MinorHeading">
    <w:name w:val="Minor Heading"/>
    <w:basedOn w:val="Normal"/>
    <w:rsid w:val="007C70BD"/>
    <w:pPr>
      <w:autoSpaceDE w:val="0"/>
      <w:autoSpaceDN w:val="0"/>
      <w:spacing w:before="240" w:line="280" w:lineRule="atLeast"/>
      <w:ind w:left="540" w:hanging="540"/>
      <w:jc w:val="both"/>
    </w:pPr>
    <w:rPr>
      <w:rFonts w:ascii="Arial" w:hAnsi="Arial"/>
      <w:b/>
      <w:sz w:val="22"/>
      <w:szCs w:val="20"/>
      <w:lang w:eastAsia="en-US"/>
    </w:rPr>
  </w:style>
  <w:style w:type="paragraph" w:customStyle="1" w:styleId="objectives">
    <w:name w:val="objectives"/>
    <w:basedOn w:val="Normal"/>
    <w:rsid w:val="007C70BD"/>
    <w:pPr>
      <w:tabs>
        <w:tab w:val="left" w:pos="620"/>
      </w:tabs>
      <w:autoSpaceDE w:val="0"/>
      <w:autoSpaceDN w:val="0"/>
      <w:ind w:left="900" w:hanging="540"/>
    </w:pPr>
    <w:rPr>
      <w:rFonts w:ascii="Geneva" w:hAnsi="Geneva"/>
      <w:sz w:val="20"/>
      <w:szCs w:val="20"/>
      <w:lang w:eastAsia="en-US"/>
    </w:rPr>
  </w:style>
  <w:style w:type="paragraph" w:customStyle="1" w:styleId="Pubs">
    <w:name w:val="Pubs"/>
    <w:basedOn w:val="Normal"/>
    <w:rsid w:val="007C70BD"/>
    <w:pPr>
      <w:autoSpaceDE w:val="0"/>
      <w:autoSpaceDN w:val="0"/>
      <w:spacing w:line="280" w:lineRule="atLeast"/>
    </w:pPr>
    <w:rPr>
      <w:rFonts w:ascii="Arial" w:hAnsi="Arial"/>
      <w:sz w:val="20"/>
      <w:szCs w:val="20"/>
      <w:lang w:eastAsia="en-US"/>
    </w:rPr>
  </w:style>
  <w:style w:type="character" w:customStyle="1" w:styleId="titles-title">
    <w:name w:val="titles-title"/>
    <w:basedOn w:val="DefaultParagraphFont"/>
    <w:rsid w:val="007C70BD"/>
  </w:style>
  <w:style w:type="character" w:customStyle="1" w:styleId="titles-pt">
    <w:name w:val="titles-pt"/>
    <w:basedOn w:val="DefaultParagraphFont"/>
    <w:rsid w:val="007C70BD"/>
  </w:style>
  <w:style w:type="character" w:customStyle="1" w:styleId="titles-source">
    <w:name w:val="titles-source"/>
    <w:basedOn w:val="DefaultParagraphFont"/>
    <w:rsid w:val="007C70BD"/>
  </w:style>
  <w:style w:type="paragraph" w:customStyle="1" w:styleId="subhead">
    <w:name w:val="subhead"/>
    <w:basedOn w:val="Normal"/>
    <w:rsid w:val="007C70BD"/>
    <w:pPr>
      <w:spacing w:before="100" w:beforeAutospacing="1" w:line="270" w:lineRule="atLeast"/>
    </w:pPr>
    <w:rPr>
      <w:rFonts w:ascii="Verdana" w:hAnsi="Verdana" w:cs="Arial"/>
      <w:b/>
      <w:bCs/>
      <w:color w:val="BDA57B"/>
      <w:sz w:val="18"/>
      <w:szCs w:val="18"/>
      <w:lang w:eastAsia="en-US"/>
    </w:rPr>
  </w:style>
  <w:style w:type="paragraph" w:customStyle="1" w:styleId="StyleDataField11ptLeft018">
    <w:name w:val="Style Data Field 11pt + Left:  0.18&quot;"/>
    <w:basedOn w:val="DataField11pt"/>
    <w:rsid w:val="007C70BD"/>
    <w:pPr>
      <w:widowControl w:val="0"/>
      <w:adjustRightInd w:val="0"/>
      <w:ind w:left="259" w:firstLine="720"/>
    </w:pPr>
    <w:rPr>
      <w:noProof w:val="0"/>
    </w:rPr>
  </w:style>
  <w:style w:type="paragraph" w:customStyle="1" w:styleId="StyleSingleSp11ptCentered">
    <w:name w:val="Style SingleSp11pt + Centered"/>
    <w:basedOn w:val="SingleSp11pt"/>
    <w:rsid w:val="007C70BD"/>
    <w:pPr>
      <w:widowControl w:val="0"/>
      <w:adjustRightInd w:val="0"/>
      <w:ind w:firstLine="720"/>
      <w:jc w:val="center"/>
    </w:pPr>
  </w:style>
  <w:style w:type="character" w:customStyle="1" w:styleId="tex10white1">
    <w:name w:val="tex10white1"/>
    <w:rsid w:val="007C70BD"/>
    <w:rPr>
      <w:rFonts w:ascii="Verdana" w:hAnsi="Verdana" w:cs="Verdana"/>
      <w:color w:val="FFFFFF"/>
      <w:sz w:val="15"/>
      <w:szCs w:val="15"/>
    </w:rPr>
  </w:style>
  <w:style w:type="paragraph" w:customStyle="1" w:styleId="Memberships">
    <w:name w:val="Memberships"/>
    <w:basedOn w:val="Normal"/>
    <w:rsid w:val="007C70BD"/>
    <w:pPr>
      <w:tabs>
        <w:tab w:val="left" w:pos="360"/>
      </w:tabs>
      <w:spacing w:line="200" w:lineRule="exact"/>
      <w:ind w:left="180" w:right="306" w:hanging="180"/>
    </w:pPr>
    <w:rPr>
      <w:rFonts w:ascii="Arial" w:hAnsi="Arial" w:cs="Arial"/>
      <w:color w:val="FF0000"/>
      <w:sz w:val="22"/>
      <w:szCs w:val="20"/>
      <w:lang w:eastAsia="en-US"/>
    </w:rPr>
  </w:style>
  <w:style w:type="paragraph" w:customStyle="1" w:styleId="TableText">
    <w:name w:val="Table Text"/>
    <w:autoRedefine/>
    <w:rsid w:val="007C70BD"/>
    <w:pPr>
      <w:ind w:left="-90"/>
    </w:pPr>
    <w:rPr>
      <w:rFonts w:ascii="Arial" w:eastAsia="Times New Roman" w:hAnsi="Arial" w:cs="Times New Roman"/>
      <w:sz w:val="18"/>
      <w:szCs w:val="18"/>
    </w:rPr>
  </w:style>
  <w:style w:type="character" w:customStyle="1" w:styleId="ti">
    <w:name w:val="ti"/>
    <w:basedOn w:val="DefaultParagraphFont"/>
    <w:rsid w:val="007C70BD"/>
  </w:style>
  <w:style w:type="paragraph" w:customStyle="1" w:styleId="TAFNumbered">
    <w:name w:val="TAF Numbered"/>
    <w:autoRedefine/>
    <w:rsid w:val="007C70BD"/>
    <w:pPr>
      <w:tabs>
        <w:tab w:val="left" w:pos="360"/>
      </w:tabs>
      <w:ind w:left="360" w:hanging="360"/>
    </w:pPr>
    <w:rPr>
      <w:rFonts w:ascii="Arial" w:eastAsia="Times New Roman" w:hAnsi="Arial" w:cs="Helvetica"/>
      <w:bCs/>
      <w:color w:val="231F20"/>
      <w:sz w:val="22"/>
      <w:szCs w:val="28"/>
    </w:rPr>
  </w:style>
  <w:style w:type="paragraph" w:customStyle="1" w:styleId="TAFHeading">
    <w:name w:val="TAF Heading"/>
    <w:rsid w:val="007C70BD"/>
    <w:pPr>
      <w:numPr>
        <w:numId w:val="5"/>
      </w:numPr>
      <w:spacing w:before="120"/>
    </w:pPr>
    <w:rPr>
      <w:rFonts w:ascii="Arial" w:eastAsia="Times New Roman" w:hAnsi="Arial" w:cs="Arial"/>
      <w:b/>
      <w:bCs/>
      <w:sz w:val="22"/>
      <w:szCs w:val="22"/>
    </w:rPr>
  </w:style>
  <w:style w:type="character" w:customStyle="1" w:styleId="TAFHeading2Char">
    <w:name w:val="TAF Heading 2 Char"/>
    <w:rsid w:val="007C70BD"/>
    <w:rPr>
      <w:rFonts w:ascii="Arial" w:hAnsi="Arial"/>
      <w:b/>
      <w:sz w:val="22"/>
      <w:szCs w:val="24"/>
      <w:lang w:val="en-US" w:eastAsia="en-US" w:bidi="ar-SA"/>
    </w:rPr>
  </w:style>
  <w:style w:type="character" w:customStyle="1" w:styleId="TAFNormalChar">
    <w:name w:val="TAF Normal Char"/>
    <w:rsid w:val="007C70BD"/>
    <w:rPr>
      <w:rFonts w:ascii="Arial" w:hAnsi="Arial" w:cs="Arial"/>
      <w:bCs/>
      <w:sz w:val="22"/>
      <w:szCs w:val="22"/>
      <w:lang w:val="en-US" w:eastAsia="en-US" w:bidi="ar-SA"/>
    </w:rPr>
  </w:style>
  <w:style w:type="paragraph" w:customStyle="1" w:styleId="TAFTable">
    <w:name w:val="TAF Table"/>
    <w:autoRedefine/>
    <w:rsid w:val="007C70BD"/>
    <w:pPr>
      <w:tabs>
        <w:tab w:val="num" w:pos="432"/>
      </w:tabs>
      <w:ind w:left="432" w:hanging="432"/>
    </w:pPr>
    <w:rPr>
      <w:rFonts w:ascii="Arial" w:eastAsia="Times New Roman" w:hAnsi="Arial" w:cs="Arial"/>
      <w:b/>
      <w:bCs/>
      <w:sz w:val="22"/>
      <w:szCs w:val="22"/>
    </w:rPr>
  </w:style>
  <w:style w:type="paragraph" w:customStyle="1" w:styleId="StyleTAFHeading2Italic">
    <w:name w:val="Style TAF Heading 2 + Italic"/>
    <w:basedOn w:val="TAFHeading2"/>
    <w:rsid w:val="007C70BD"/>
    <w:pPr>
      <w:numPr>
        <w:numId w:val="5"/>
      </w:numPr>
      <w:jc w:val="left"/>
      <w:outlineLvl w:val="9"/>
    </w:pPr>
    <w:rPr>
      <w:bCs/>
      <w:i/>
      <w:iCs/>
      <w:szCs w:val="24"/>
    </w:rPr>
  </w:style>
  <w:style w:type="character" w:customStyle="1" w:styleId="StyleTAFHeading2ItalicChar">
    <w:name w:val="Style TAF Heading 2 + Italic Char"/>
    <w:rsid w:val="007C70BD"/>
    <w:rPr>
      <w:rFonts w:ascii="Arial" w:hAnsi="Arial"/>
      <w:b/>
      <w:bCs/>
      <w:i/>
      <w:iCs/>
      <w:sz w:val="22"/>
      <w:szCs w:val="24"/>
      <w:lang w:val="en-US" w:eastAsia="en-US" w:bidi="ar-SA"/>
    </w:rPr>
  </w:style>
  <w:style w:type="paragraph" w:customStyle="1" w:styleId="StyleTAFNormalArialMT">
    <w:name w:val="Style TAF Normal + ArialMT"/>
    <w:basedOn w:val="TAFNormal"/>
    <w:rsid w:val="007C70BD"/>
    <w:pPr>
      <w:jc w:val="left"/>
    </w:pPr>
    <w:rPr>
      <w:rFonts w:ascii="ArialMT" w:hAnsi="ArialMT" w:cs="Arial"/>
      <w:szCs w:val="22"/>
    </w:rPr>
  </w:style>
  <w:style w:type="character" w:customStyle="1" w:styleId="StyleTAFNormalArialMTChar">
    <w:name w:val="Style TAF Normal + ArialMT Char"/>
    <w:rsid w:val="007C70BD"/>
    <w:rPr>
      <w:rFonts w:ascii="ArialMT" w:hAnsi="ArialMT" w:cs="Arial"/>
      <w:bCs/>
      <w:sz w:val="22"/>
      <w:szCs w:val="22"/>
      <w:lang w:val="en-US" w:eastAsia="en-US" w:bidi="ar-SA"/>
    </w:rPr>
  </w:style>
  <w:style w:type="paragraph" w:customStyle="1" w:styleId="StyleReferencesLeft025Firstline0">
    <w:name w:val="Style References + Left:  0.25&quot; First line:  0&quot;"/>
    <w:basedOn w:val="References"/>
    <w:rsid w:val="007C70BD"/>
    <w:pPr>
      <w:ind w:left="360" w:firstLine="0"/>
    </w:pPr>
    <w:rPr>
      <w:bCs/>
    </w:rPr>
  </w:style>
  <w:style w:type="paragraph" w:customStyle="1" w:styleId="FacePageFooter">
    <w:name w:val="FacePage Footer"/>
    <w:basedOn w:val="FormFooter"/>
    <w:rsid w:val="007C70BD"/>
    <w:pPr>
      <w:spacing w:before="20"/>
    </w:pPr>
  </w:style>
  <w:style w:type="character" w:customStyle="1" w:styleId="FormFieldCaptionChar">
    <w:name w:val="Form Field Caption Char"/>
    <w:rsid w:val="007C70BD"/>
    <w:rPr>
      <w:rFonts w:ascii="Arial" w:hAnsi="Arial" w:cs="Arial"/>
      <w:sz w:val="16"/>
      <w:szCs w:val="16"/>
      <w:lang w:val="en-US" w:eastAsia="en-US" w:bidi="ar-SA"/>
    </w:rPr>
  </w:style>
  <w:style w:type="paragraph" w:customStyle="1" w:styleId="Arial10BoldCtr">
    <w:name w:val="Arial10BoldCtr"/>
    <w:basedOn w:val="Arial10BoldText"/>
    <w:rsid w:val="007C70BD"/>
    <w:pPr>
      <w:jc w:val="center"/>
    </w:pPr>
  </w:style>
  <w:style w:type="paragraph" w:customStyle="1" w:styleId="Arial9Boldlineitem">
    <w:name w:val="Arial9Boldlineitem"/>
    <w:basedOn w:val="Arial9ptlineitem"/>
    <w:rsid w:val="007C70BD"/>
    <w:pPr>
      <w:spacing w:before="40"/>
    </w:pPr>
    <w:rPr>
      <w:b/>
    </w:rPr>
  </w:style>
  <w:style w:type="paragraph" w:customStyle="1" w:styleId="Arial8ptlineitem">
    <w:name w:val="Arial8ptlineitem"/>
    <w:basedOn w:val="Normal"/>
    <w:rsid w:val="007C70BD"/>
    <w:pPr>
      <w:tabs>
        <w:tab w:val="left" w:pos="360"/>
        <w:tab w:val="right" w:leader="dot" w:pos="9090"/>
      </w:tabs>
      <w:autoSpaceDE w:val="0"/>
      <w:autoSpaceDN w:val="0"/>
      <w:spacing w:before="40"/>
    </w:pPr>
    <w:rPr>
      <w:rFonts w:ascii="Arial" w:hAnsi="Arial" w:cs="Arial"/>
      <w:sz w:val="16"/>
      <w:szCs w:val="16"/>
      <w:lang w:eastAsia="en-US"/>
    </w:rPr>
  </w:style>
  <w:style w:type="paragraph" w:customStyle="1" w:styleId="Arial8ptbold">
    <w:name w:val="Arial8ptbold"/>
    <w:basedOn w:val="Arial8ptlineitem"/>
    <w:rsid w:val="007C70BD"/>
    <w:rPr>
      <w:b/>
      <w:bCs/>
    </w:rPr>
  </w:style>
  <w:style w:type="paragraph" w:customStyle="1" w:styleId="10ptlineitemjustified">
    <w:name w:val="10ptlineitemjustified"/>
    <w:basedOn w:val="Arial10ptlineitem"/>
    <w:rsid w:val="007C70BD"/>
    <w:pPr>
      <w:jc w:val="both"/>
    </w:pPr>
  </w:style>
  <w:style w:type="paragraph" w:customStyle="1" w:styleId="AdjustedPIHeader">
    <w:name w:val="AdjustedPIHeader"/>
    <w:basedOn w:val="PIHeader"/>
    <w:rsid w:val="007C70BD"/>
    <w:pPr>
      <w:spacing w:before="40"/>
      <w:ind w:left="432"/>
    </w:pPr>
  </w:style>
  <w:style w:type="character" w:customStyle="1" w:styleId="addtitle11">
    <w:name w:val="addtitle11"/>
    <w:rsid w:val="007C70BD"/>
    <w:rPr>
      <w:rFonts w:ascii="Verdana" w:hAnsi="Verdana" w:hint="default"/>
      <w:b w:val="0"/>
      <w:bCs w:val="0"/>
      <w:sz w:val="38"/>
      <w:szCs w:val="38"/>
    </w:rPr>
  </w:style>
  <w:style w:type="paragraph" w:customStyle="1" w:styleId="FiguresTables">
    <w:name w:val="Figures &amp; Tables"/>
    <w:basedOn w:val="Normal"/>
    <w:autoRedefine/>
    <w:rsid w:val="007C70BD"/>
    <w:pPr>
      <w:tabs>
        <w:tab w:val="center" w:pos="4680"/>
      </w:tabs>
      <w:ind w:firstLine="720"/>
      <w:jc w:val="both"/>
    </w:pPr>
    <w:rPr>
      <w:rFonts w:ascii="Arial" w:eastAsia="Times" w:hAnsi="Arial"/>
      <w:color w:val="000000"/>
      <w:sz w:val="20"/>
      <w:szCs w:val="20"/>
      <w:lang w:eastAsia="en-US"/>
    </w:rPr>
  </w:style>
  <w:style w:type="paragraph" w:customStyle="1" w:styleId="CV">
    <w:name w:val="CV"/>
    <w:basedOn w:val="Normal"/>
    <w:rsid w:val="007C70BD"/>
    <w:pPr>
      <w:ind w:left="360" w:hanging="360"/>
      <w:jc w:val="both"/>
    </w:pPr>
    <w:rPr>
      <w:rFonts w:ascii="Helvetica" w:eastAsia="Times" w:hAnsi="Helvetica"/>
      <w:sz w:val="20"/>
      <w:szCs w:val="20"/>
      <w:lang w:eastAsia="en-US"/>
    </w:rPr>
  </w:style>
  <w:style w:type="paragraph" w:customStyle="1" w:styleId="Box">
    <w:name w:val="Box"/>
    <w:basedOn w:val="Normal"/>
    <w:rsid w:val="007C70BD"/>
    <w:pPr>
      <w:widowControl w:val="0"/>
      <w:spacing w:before="60" w:after="60"/>
      <w:ind w:left="288" w:right="187"/>
    </w:pPr>
    <w:rPr>
      <w:rFonts w:ascii="Arial" w:hAnsi="Arial" w:cs="Arial"/>
      <w:sz w:val="22"/>
      <w:szCs w:val="16"/>
      <w:lang w:eastAsia="en-US"/>
    </w:rPr>
  </w:style>
  <w:style w:type="paragraph" w:customStyle="1" w:styleId="Heading11">
    <w:name w:val="Heading 11"/>
    <w:basedOn w:val="Normal"/>
    <w:rsid w:val="007C70BD"/>
    <w:pPr>
      <w:autoSpaceDE w:val="0"/>
      <w:autoSpaceDN w:val="0"/>
      <w:spacing w:before="240"/>
    </w:pPr>
    <w:rPr>
      <w:rFonts w:ascii="Helvetica" w:hAnsi="Helvetica"/>
      <w:b/>
      <w:sz w:val="22"/>
      <w:szCs w:val="20"/>
      <w:u w:val="single"/>
      <w:lang w:eastAsia="en-US"/>
    </w:rPr>
  </w:style>
  <w:style w:type="paragraph" w:customStyle="1" w:styleId="Heading21">
    <w:name w:val="Heading 21"/>
    <w:basedOn w:val="Normal"/>
    <w:rsid w:val="007C70BD"/>
    <w:pPr>
      <w:autoSpaceDE w:val="0"/>
      <w:autoSpaceDN w:val="0"/>
      <w:spacing w:before="120"/>
    </w:pPr>
    <w:rPr>
      <w:rFonts w:ascii="Helvetica" w:hAnsi="Helvetica"/>
      <w:b/>
      <w:sz w:val="22"/>
      <w:szCs w:val="20"/>
      <w:lang w:eastAsia="en-US"/>
    </w:rPr>
  </w:style>
  <w:style w:type="paragraph" w:customStyle="1" w:styleId="Heading31">
    <w:name w:val="Heading 31"/>
    <w:basedOn w:val="Normal"/>
    <w:rsid w:val="007C70BD"/>
    <w:pPr>
      <w:autoSpaceDE w:val="0"/>
      <w:autoSpaceDN w:val="0"/>
      <w:ind w:left="360"/>
    </w:pPr>
    <w:rPr>
      <w:rFonts w:ascii="Arial" w:hAnsi="Arial"/>
      <w:b/>
      <w:sz w:val="22"/>
      <w:szCs w:val="20"/>
      <w:lang w:eastAsia="en-US"/>
    </w:rPr>
  </w:style>
  <w:style w:type="paragraph" w:customStyle="1" w:styleId="Heading41">
    <w:name w:val="Heading 41"/>
    <w:basedOn w:val="Normal"/>
    <w:rsid w:val="007C70BD"/>
    <w:pPr>
      <w:autoSpaceDE w:val="0"/>
      <w:autoSpaceDN w:val="0"/>
      <w:ind w:left="360"/>
    </w:pPr>
    <w:rPr>
      <w:rFonts w:ascii="Arial" w:hAnsi="Arial"/>
      <w:sz w:val="22"/>
      <w:szCs w:val="20"/>
      <w:u w:val="single"/>
      <w:lang w:eastAsia="en-US"/>
    </w:rPr>
  </w:style>
  <w:style w:type="paragraph" w:customStyle="1" w:styleId="Heading51">
    <w:name w:val="Heading 51"/>
    <w:basedOn w:val="Normal"/>
    <w:rsid w:val="007C70BD"/>
    <w:pPr>
      <w:autoSpaceDE w:val="0"/>
      <w:autoSpaceDN w:val="0"/>
      <w:ind w:left="720"/>
    </w:pPr>
    <w:rPr>
      <w:rFonts w:ascii="Helvetica" w:hAnsi="Helvetica"/>
      <w:b/>
      <w:sz w:val="20"/>
      <w:szCs w:val="20"/>
      <w:lang w:eastAsia="en-US"/>
    </w:rPr>
  </w:style>
  <w:style w:type="paragraph" w:customStyle="1" w:styleId="Heading61">
    <w:name w:val="Heading 61"/>
    <w:basedOn w:val="Normal"/>
    <w:rsid w:val="007C70BD"/>
    <w:pPr>
      <w:autoSpaceDE w:val="0"/>
      <w:autoSpaceDN w:val="0"/>
      <w:ind w:left="720"/>
    </w:pPr>
    <w:rPr>
      <w:rFonts w:ascii="Helvetica" w:hAnsi="Helvetica"/>
      <w:sz w:val="20"/>
      <w:szCs w:val="20"/>
      <w:u w:val="single"/>
      <w:lang w:eastAsia="en-US"/>
    </w:rPr>
  </w:style>
  <w:style w:type="paragraph" w:customStyle="1" w:styleId="DefaultParagraphFont1">
    <w:name w:val="Default Paragraph Font1"/>
    <w:rsid w:val="007C70BD"/>
    <w:pPr>
      <w:autoSpaceDE w:val="0"/>
      <w:autoSpaceDN w:val="0"/>
    </w:pPr>
    <w:rPr>
      <w:rFonts w:ascii="New York" w:eastAsia="Times New Roman" w:hAnsi="New York" w:cs="Times New Roman"/>
    </w:rPr>
  </w:style>
  <w:style w:type="paragraph" w:customStyle="1" w:styleId="Footer1">
    <w:name w:val="Footer1"/>
    <w:basedOn w:val="Normal"/>
    <w:rsid w:val="007C70BD"/>
    <w:pPr>
      <w:tabs>
        <w:tab w:val="center" w:pos="4320"/>
        <w:tab w:val="right" w:pos="8640"/>
      </w:tabs>
      <w:autoSpaceDE w:val="0"/>
      <w:autoSpaceDN w:val="0"/>
    </w:pPr>
    <w:rPr>
      <w:rFonts w:ascii="Arial" w:hAnsi="Arial"/>
      <w:sz w:val="22"/>
      <w:szCs w:val="20"/>
      <w:lang w:eastAsia="en-US"/>
    </w:rPr>
  </w:style>
  <w:style w:type="paragraph" w:customStyle="1" w:styleId="Header1">
    <w:name w:val="Header1"/>
    <w:basedOn w:val="Normal"/>
    <w:rsid w:val="007C70BD"/>
    <w:pPr>
      <w:tabs>
        <w:tab w:val="right" w:pos="8640"/>
      </w:tabs>
      <w:autoSpaceDE w:val="0"/>
      <w:autoSpaceDN w:val="0"/>
    </w:pPr>
    <w:rPr>
      <w:rFonts w:ascii="Arial" w:hAnsi="Arial"/>
      <w:sz w:val="18"/>
      <w:szCs w:val="20"/>
      <w:lang w:eastAsia="en-US"/>
    </w:rPr>
  </w:style>
  <w:style w:type="paragraph" w:customStyle="1" w:styleId="FootnoteText1">
    <w:name w:val="Footnote Text1"/>
    <w:basedOn w:val="Normal"/>
    <w:rsid w:val="007C70BD"/>
    <w:pPr>
      <w:tabs>
        <w:tab w:val="left" w:pos="360"/>
      </w:tabs>
      <w:autoSpaceDE w:val="0"/>
      <w:autoSpaceDN w:val="0"/>
      <w:ind w:left="540" w:hanging="540"/>
    </w:pPr>
    <w:rPr>
      <w:rFonts w:ascii="Arial" w:hAnsi="Arial"/>
      <w:sz w:val="20"/>
      <w:szCs w:val="20"/>
      <w:lang w:eastAsia="en-US"/>
    </w:rPr>
  </w:style>
  <w:style w:type="paragraph" w:styleId="Bibliography">
    <w:name w:val="Bibliography"/>
    <w:basedOn w:val="Normal"/>
    <w:rsid w:val="007C70BD"/>
    <w:pPr>
      <w:autoSpaceDE w:val="0"/>
      <w:autoSpaceDN w:val="0"/>
      <w:ind w:left="540" w:hanging="540"/>
    </w:pPr>
    <w:rPr>
      <w:rFonts w:ascii="Arial" w:hAnsi="Arial"/>
      <w:sz w:val="22"/>
      <w:szCs w:val="20"/>
      <w:lang w:eastAsia="en-US"/>
    </w:rPr>
  </w:style>
  <w:style w:type="paragraph" w:customStyle="1" w:styleId="FPpage">
    <w:name w:val="FP page"/>
    <w:basedOn w:val="Normal"/>
    <w:rsid w:val="007C70BD"/>
    <w:pPr>
      <w:autoSpaceDE w:val="0"/>
      <w:autoSpaceDN w:val="0"/>
      <w:spacing w:before="240"/>
    </w:pPr>
    <w:rPr>
      <w:rFonts w:ascii="Arial" w:hAnsi="Arial"/>
      <w:sz w:val="18"/>
      <w:szCs w:val="20"/>
      <w:lang w:eastAsia="en-US"/>
    </w:rPr>
  </w:style>
  <w:style w:type="paragraph" w:customStyle="1" w:styleId="footerNIHContPg">
    <w:name w:val="footer NIH Cont Pg"/>
    <w:basedOn w:val="Footer1"/>
    <w:rsid w:val="007C70BD"/>
    <w:pPr>
      <w:pBdr>
        <w:top w:val="single" w:sz="6" w:space="0" w:color="auto"/>
      </w:pBdr>
      <w:tabs>
        <w:tab w:val="clear" w:pos="4320"/>
        <w:tab w:val="clear" w:pos="8640"/>
        <w:tab w:val="center" w:pos="5220"/>
      </w:tabs>
    </w:pPr>
    <w:rPr>
      <w:rFonts w:ascii="Helvetica" w:hAnsi="Helvetica"/>
      <w:sz w:val="18"/>
    </w:rPr>
  </w:style>
  <w:style w:type="paragraph" w:customStyle="1" w:styleId="FPOutline">
    <w:name w:val="FP Outline"/>
    <w:basedOn w:val="FPpage"/>
    <w:rsid w:val="007C70BD"/>
    <w:pPr>
      <w:tabs>
        <w:tab w:val="left" w:pos="720"/>
      </w:tabs>
      <w:ind w:left="1440" w:hanging="1440"/>
    </w:pPr>
  </w:style>
  <w:style w:type="paragraph" w:customStyle="1" w:styleId="FPLarge">
    <w:name w:val="FP Large"/>
    <w:basedOn w:val="Normal"/>
    <w:rsid w:val="007C70BD"/>
    <w:pPr>
      <w:tabs>
        <w:tab w:val="left" w:pos="1260"/>
      </w:tabs>
      <w:autoSpaceDE w:val="0"/>
      <w:autoSpaceDN w:val="0"/>
    </w:pPr>
    <w:rPr>
      <w:rFonts w:ascii="Arial" w:hAnsi="Arial"/>
      <w:sz w:val="28"/>
      <w:szCs w:val="20"/>
      <w:lang w:eastAsia="en-US"/>
    </w:rPr>
  </w:style>
  <w:style w:type="paragraph" w:customStyle="1" w:styleId="FPHeader">
    <w:name w:val="FP Header"/>
    <w:basedOn w:val="Header1"/>
    <w:rsid w:val="007C70BD"/>
    <w:pPr>
      <w:tabs>
        <w:tab w:val="clear" w:pos="8640"/>
        <w:tab w:val="right" w:pos="6120"/>
        <w:tab w:val="left" w:pos="7920"/>
        <w:tab w:val="right" w:pos="13760"/>
      </w:tabs>
    </w:pPr>
  </w:style>
  <w:style w:type="paragraph" w:customStyle="1" w:styleId="headerNIHContPg">
    <w:name w:val="header NIH Cont Pg"/>
    <w:basedOn w:val="Header1"/>
    <w:rsid w:val="007C70BD"/>
    <w:pPr>
      <w:pBdr>
        <w:bottom w:val="single" w:sz="6" w:space="0" w:color="auto"/>
      </w:pBdr>
      <w:tabs>
        <w:tab w:val="clear" w:pos="8640"/>
        <w:tab w:val="right" w:pos="10440"/>
      </w:tabs>
    </w:pPr>
    <w:rPr>
      <w:rFonts w:ascii="Helvetica" w:hAnsi="Helvetica"/>
      <w:caps/>
      <w:sz w:val="14"/>
    </w:rPr>
  </w:style>
  <w:style w:type="paragraph" w:customStyle="1" w:styleId="ASTRO">
    <w:name w:val="ASTRO"/>
    <w:basedOn w:val="Normal"/>
    <w:rsid w:val="007C70BD"/>
    <w:pPr>
      <w:tabs>
        <w:tab w:val="left" w:pos="720"/>
      </w:tabs>
      <w:autoSpaceDE w:val="0"/>
      <w:autoSpaceDN w:val="0"/>
      <w:spacing w:before="160"/>
    </w:pPr>
    <w:rPr>
      <w:rFonts w:ascii="Arial" w:hAnsi="Arial"/>
      <w:sz w:val="22"/>
      <w:szCs w:val="20"/>
      <w:lang w:eastAsia="en-US"/>
    </w:rPr>
  </w:style>
  <w:style w:type="paragraph" w:customStyle="1" w:styleId="Biblio">
    <w:name w:val="Biblio"/>
    <w:basedOn w:val="Normal"/>
    <w:rsid w:val="007C70BD"/>
    <w:pPr>
      <w:autoSpaceDE w:val="0"/>
      <w:autoSpaceDN w:val="0"/>
      <w:ind w:left="360" w:hanging="360"/>
    </w:pPr>
    <w:rPr>
      <w:rFonts w:ascii="Arial" w:hAnsi="Arial"/>
      <w:sz w:val="22"/>
      <w:szCs w:val="20"/>
      <w:lang w:eastAsia="en-US"/>
    </w:rPr>
  </w:style>
  <w:style w:type="paragraph" w:customStyle="1" w:styleId="Computer">
    <w:name w:val="Computer"/>
    <w:basedOn w:val="Normal"/>
    <w:rsid w:val="007C70BD"/>
    <w:pPr>
      <w:autoSpaceDE w:val="0"/>
      <w:autoSpaceDN w:val="0"/>
      <w:spacing w:before="120"/>
    </w:pPr>
    <w:rPr>
      <w:rFonts w:ascii="Monaco" w:hAnsi="Monaco"/>
      <w:sz w:val="18"/>
      <w:szCs w:val="20"/>
      <w:lang w:eastAsia="en-US"/>
    </w:rPr>
  </w:style>
  <w:style w:type="paragraph" w:customStyle="1" w:styleId="Geneva10">
    <w:name w:val="Geneva 10"/>
    <w:basedOn w:val="Normal"/>
    <w:rsid w:val="007C70BD"/>
    <w:pPr>
      <w:tabs>
        <w:tab w:val="left" w:pos="720"/>
      </w:tabs>
      <w:autoSpaceDE w:val="0"/>
      <w:autoSpaceDN w:val="0"/>
      <w:ind w:left="360" w:hanging="360"/>
    </w:pPr>
    <w:rPr>
      <w:rFonts w:ascii="Geneva" w:hAnsi="Geneva"/>
      <w:sz w:val="20"/>
      <w:szCs w:val="20"/>
      <w:lang w:eastAsia="en-US"/>
    </w:rPr>
  </w:style>
  <w:style w:type="paragraph" w:customStyle="1" w:styleId="Grant">
    <w:name w:val="Grant"/>
    <w:basedOn w:val="Normal"/>
    <w:rsid w:val="007C70BD"/>
    <w:pPr>
      <w:tabs>
        <w:tab w:val="left" w:pos="720"/>
      </w:tabs>
      <w:autoSpaceDE w:val="0"/>
      <w:autoSpaceDN w:val="0"/>
      <w:spacing w:before="240" w:line="480" w:lineRule="atLeast"/>
      <w:ind w:right="720"/>
    </w:pPr>
    <w:rPr>
      <w:rFonts w:ascii="New York" w:hAnsi="New York"/>
      <w:sz w:val="22"/>
      <w:szCs w:val="20"/>
      <w:lang w:eastAsia="en-US"/>
    </w:rPr>
  </w:style>
  <w:style w:type="paragraph" w:customStyle="1" w:styleId="TAF2">
    <w:name w:val="TAF2"/>
    <w:basedOn w:val="Normal"/>
    <w:rsid w:val="007C70BD"/>
    <w:pPr>
      <w:autoSpaceDE w:val="0"/>
      <w:autoSpaceDN w:val="0"/>
      <w:spacing w:before="240"/>
      <w:ind w:left="540" w:hanging="540"/>
    </w:pPr>
    <w:rPr>
      <w:rFonts w:ascii="Arial" w:hAnsi="Arial"/>
      <w:sz w:val="22"/>
      <w:szCs w:val="20"/>
      <w:lang w:eastAsia="en-US"/>
    </w:rPr>
  </w:style>
  <w:style w:type="paragraph" w:customStyle="1" w:styleId="Figlegends">
    <w:name w:val="Fig. legends"/>
    <w:basedOn w:val="Word4095Null"/>
    <w:rsid w:val="007C70BD"/>
    <w:pPr>
      <w:spacing w:before="240"/>
      <w:ind w:left="720" w:right="720"/>
    </w:pPr>
    <w:rPr>
      <w:rFonts w:ascii="Times" w:hAnsi="Times"/>
    </w:rPr>
  </w:style>
  <w:style w:type="paragraph" w:customStyle="1" w:styleId="goals">
    <w:name w:val="goals"/>
    <w:basedOn w:val="Normal"/>
    <w:rsid w:val="007C70BD"/>
    <w:pPr>
      <w:autoSpaceDE w:val="0"/>
      <w:autoSpaceDN w:val="0"/>
      <w:ind w:left="360" w:hanging="360"/>
    </w:pPr>
    <w:rPr>
      <w:rFonts w:ascii="Arial" w:hAnsi="Arial"/>
      <w:sz w:val="20"/>
      <w:szCs w:val="20"/>
      <w:lang w:eastAsia="en-US"/>
    </w:rPr>
  </w:style>
  <w:style w:type="character" w:customStyle="1" w:styleId="bibrecord-highlight">
    <w:name w:val="bibrecord-highlight"/>
    <w:basedOn w:val="DefaultParagraphFont"/>
    <w:rsid w:val="007C70BD"/>
  </w:style>
  <w:style w:type="paragraph" w:customStyle="1" w:styleId="1">
    <w:name w:val="1"/>
    <w:rsid w:val="007C70BD"/>
    <w:pPr>
      <w:widowControl w:val="0"/>
      <w:autoSpaceDE w:val="0"/>
      <w:autoSpaceDN w:val="0"/>
    </w:pPr>
    <w:rPr>
      <w:rFonts w:ascii="Times" w:eastAsia="Times New Roman" w:hAnsi="Times" w:cs="Times"/>
    </w:rPr>
  </w:style>
  <w:style w:type="paragraph" w:customStyle="1" w:styleId="FormFieldCaptionBoldCenter">
    <w:name w:val="FormFieldCaptionBoldCenter"/>
    <w:basedOn w:val="FormFieldCaption"/>
    <w:rsid w:val="007C70BD"/>
    <w:pPr>
      <w:jc w:val="center"/>
    </w:pPr>
    <w:rPr>
      <w:b/>
    </w:rPr>
  </w:style>
  <w:style w:type="paragraph" w:customStyle="1" w:styleId="FormFieldCaptionBold9pt">
    <w:name w:val="FormFieldCaptionBold9pt"/>
    <w:basedOn w:val="FormFieldCaption"/>
    <w:rsid w:val="007C70BD"/>
    <w:pPr>
      <w:widowControl w:val="0"/>
      <w:adjustRightInd w:val="0"/>
      <w:spacing w:line="200" w:lineRule="exact"/>
      <w:ind w:firstLine="720"/>
    </w:pPr>
    <w:rPr>
      <w:b/>
      <w:sz w:val="18"/>
    </w:rPr>
  </w:style>
  <w:style w:type="character" w:customStyle="1" w:styleId="defaultbold1">
    <w:name w:val="defaultbold1"/>
    <w:rsid w:val="007C70BD"/>
    <w:rPr>
      <w:rFonts w:ascii="Arial" w:hAnsi="Arial" w:cs="Arial" w:hint="default"/>
      <w:b/>
      <w:bCs/>
      <w:strike w:val="0"/>
      <w:dstrike w:val="0"/>
      <w:color w:val="000000"/>
      <w:sz w:val="11"/>
      <w:szCs w:val="11"/>
      <w:u w:val="none"/>
      <w:effect w:val="none"/>
    </w:rPr>
  </w:style>
  <w:style w:type="paragraph" w:customStyle="1" w:styleId="default0">
    <w:name w:val="default"/>
    <w:basedOn w:val="Normal"/>
    <w:rsid w:val="007C70BD"/>
    <w:pPr>
      <w:spacing w:line="240" w:lineRule="atLeast"/>
      <w:ind w:firstLine="720"/>
    </w:pPr>
    <w:rPr>
      <w:rFonts w:ascii="Palatino" w:hAnsi="Palatino" w:cs="Arial"/>
      <w:color w:val="000000"/>
      <w:sz w:val="22"/>
      <w:szCs w:val="20"/>
      <w:lang w:eastAsia="en-US"/>
    </w:rPr>
  </w:style>
  <w:style w:type="character" w:customStyle="1" w:styleId="clsstaticdata1">
    <w:name w:val="clsstaticdata1"/>
    <w:rsid w:val="007C70BD"/>
    <w:rPr>
      <w:rFonts w:ascii="Arial" w:hAnsi="Arial" w:cs="Arial"/>
      <w:color w:val="000000"/>
      <w:sz w:val="15"/>
      <w:szCs w:val="15"/>
    </w:rPr>
  </w:style>
  <w:style w:type="paragraph" w:customStyle="1" w:styleId="Experience">
    <w:name w:val="Experience"/>
    <w:basedOn w:val="Normal"/>
    <w:rsid w:val="007C70BD"/>
    <w:pPr>
      <w:tabs>
        <w:tab w:val="left" w:pos="360"/>
        <w:tab w:val="left" w:pos="1440"/>
      </w:tabs>
      <w:spacing w:line="200" w:lineRule="exact"/>
      <w:ind w:left="1620" w:right="306" w:hanging="1620"/>
    </w:pPr>
    <w:rPr>
      <w:rFonts w:ascii="Arial" w:hAnsi="Arial" w:cs="Arial"/>
      <w:color w:val="FF0000"/>
      <w:sz w:val="22"/>
      <w:szCs w:val="20"/>
      <w:lang w:eastAsia="en-US"/>
    </w:rPr>
  </w:style>
  <w:style w:type="paragraph" w:customStyle="1" w:styleId="Web">
    <w:name w:val="標準 (Web)"/>
    <w:basedOn w:val="Normal"/>
    <w:rsid w:val="007C70BD"/>
    <w:pPr>
      <w:autoSpaceDE w:val="0"/>
      <w:autoSpaceDN w:val="0"/>
      <w:spacing w:line="200" w:lineRule="exact"/>
      <w:ind w:firstLine="720"/>
    </w:pPr>
    <w:rPr>
      <w:rFonts w:ascii="Arial" w:eastAsia="平成明朝" w:hAnsi="Arial"/>
      <w:sz w:val="22"/>
      <w:szCs w:val="20"/>
      <w:lang w:eastAsia="ja-JP"/>
    </w:rPr>
  </w:style>
  <w:style w:type="character" w:customStyle="1" w:styleId="FormFieldCaption7ptChar">
    <w:name w:val="Form Field Caption 7pt Char"/>
    <w:rsid w:val="007C70BD"/>
    <w:rPr>
      <w:rFonts w:ascii="Arial" w:hAnsi="Arial" w:cs="Arial"/>
      <w:sz w:val="14"/>
      <w:szCs w:val="14"/>
      <w:lang w:val="en-US" w:eastAsia="en-US" w:bidi="ar-SA"/>
    </w:rPr>
  </w:style>
  <w:style w:type="character" w:customStyle="1" w:styleId="apple-style-span">
    <w:name w:val="apple-style-span"/>
    <w:basedOn w:val="DefaultParagraphFont"/>
    <w:rsid w:val="007C70BD"/>
  </w:style>
  <w:style w:type="character" w:customStyle="1" w:styleId="apple-converted-space">
    <w:name w:val="apple-converted-space"/>
    <w:basedOn w:val="DefaultParagraphFont"/>
    <w:rsid w:val="007C70BD"/>
  </w:style>
  <w:style w:type="paragraph" w:customStyle="1" w:styleId="Clear">
    <w:name w:val="Clear"/>
    <w:basedOn w:val="Normal"/>
    <w:rsid w:val="007C70BD"/>
    <w:pPr>
      <w:spacing w:before="60"/>
      <w:jc w:val="both"/>
    </w:pPr>
    <w:rPr>
      <w:rFonts w:ascii="Arial" w:hAnsi="Arial" w:cs="Arial"/>
      <w:sz w:val="22"/>
      <w:szCs w:val="16"/>
      <w:lang w:eastAsia="en-US"/>
    </w:rPr>
  </w:style>
  <w:style w:type="paragraph" w:styleId="Revision">
    <w:name w:val="Revision"/>
    <w:hidden/>
    <w:rsid w:val="007C70BD"/>
    <w:rPr>
      <w:rFonts w:ascii="Arial" w:eastAsia="Times New Roman" w:hAnsi="Arial" w:cs="Times New Roman"/>
      <w:sz w:val="22"/>
    </w:rPr>
  </w:style>
  <w:style w:type="paragraph" w:customStyle="1" w:styleId="Biblio0">
    <w:name w:val="# Biblio"/>
    <w:basedOn w:val="Bibliography"/>
    <w:rsid w:val="007C70BD"/>
    <w:pPr>
      <w:tabs>
        <w:tab w:val="decimal" w:pos="360"/>
      </w:tabs>
      <w:spacing w:before="240"/>
      <w:ind w:left="620" w:hanging="620"/>
    </w:pPr>
    <w:rPr>
      <w:rFonts w:ascii="Times" w:hAnsi="Times"/>
      <w:sz w:val="24"/>
    </w:rPr>
  </w:style>
  <w:style w:type="paragraph" w:customStyle="1" w:styleId="series">
    <w:name w:val="# series"/>
    <w:basedOn w:val="Normal"/>
    <w:rsid w:val="007C70BD"/>
    <w:pPr>
      <w:tabs>
        <w:tab w:val="decimal" w:pos="270"/>
        <w:tab w:val="left" w:pos="540"/>
      </w:tabs>
      <w:autoSpaceDE w:val="0"/>
      <w:autoSpaceDN w:val="0"/>
      <w:ind w:left="720" w:hanging="720"/>
    </w:pPr>
    <w:rPr>
      <w:rFonts w:ascii="Arial" w:hAnsi="Arial"/>
      <w:sz w:val="22"/>
      <w:szCs w:val="20"/>
      <w:lang w:eastAsia="en-US"/>
    </w:rPr>
  </w:style>
  <w:style w:type="character" w:customStyle="1" w:styleId="CharChar34">
    <w:name w:val="Char Char34"/>
    <w:rsid w:val="007C70BD"/>
    <w:rPr>
      <w:rFonts w:ascii="Arial" w:hAnsi="Arial" w:cs="Arial"/>
      <w:b/>
      <w:bCs/>
      <w:sz w:val="22"/>
      <w:szCs w:val="22"/>
    </w:rPr>
  </w:style>
  <w:style w:type="character" w:customStyle="1" w:styleId="CharChar33">
    <w:name w:val="Char Char33"/>
    <w:rsid w:val="007C70BD"/>
    <w:rPr>
      <w:rFonts w:ascii="Arial" w:hAnsi="Arial" w:cs="Arial"/>
      <w:b/>
      <w:bCs/>
      <w:sz w:val="28"/>
      <w:szCs w:val="28"/>
    </w:rPr>
  </w:style>
  <w:style w:type="character" w:customStyle="1" w:styleId="CharChar32">
    <w:name w:val="Char Char32"/>
    <w:rsid w:val="007C70BD"/>
    <w:rPr>
      <w:rFonts w:ascii="Arial" w:hAnsi="Arial" w:cs="Arial"/>
      <w:sz w:val="24"/>
      <w:szCs w:val="24"/>
    </w:rPr>
  </w:style>
  <w:style w:type="character" w:customStyle="1" w:styleId="CharChar18">
    <w:name w:val="Char Char18"/>
    <w:semiHidden/>
    <w:rsid w:val="007C70BD"/>
    <w:rPr>
      <w:rFonts w:ascii="Times" w:hAnsi="Times" w:cs="Times"/>
    </w:rPr>
  </w:style>
  <w:style w:type="character" w:customStyle="1" w:styleId="CharChar17">
    <w:name w:val="Char Char17"/>
    <w:semiHidden/>
    <w:rsid w:val="007C70BD"/>
    <w:rPr>
      <w:rFonts w:ascii="Tahoma" w:hAnsi="Tahoma" w:cs="Tahoma"/>
      <w:sz w:val="24"/>
      <w:szCs w:val="24"/>
      <w:shd w:val="clear" w:color="auto" w:fill="000080"/>
    </w:rPr>
  </w:style>
  <w:style w:type="character" w:customStyle="1" w:styleId="CharChar14">
    <w:name w:val="Char Char14"/>
    <w:semiHidden/>
    <w:rsid w:val="007C70BD"/>
    <w:rPr>
      <w:rFonts w:ascii="Times" w:hAnsi="Times" w:cs="Times"/>
    </w:rPr>
  </w:style>
  <w:style w:type="character" w:customStyle="1" w:styleId="CharChar1">
    <w:name w:val="Char Char1"/>
    <w:semiHidden/>
    <w:rsid w:val="007C70BD"/>
    <w:rPr>
      <w:rFonts w:ascii="Tahoma" w:hAnsi="Tahoma" w:cs="Tahoma"/>
      <w:sz w:val="16"/>
      <w:szCs w:val="16"/>
    </w:rPr>
  </w:style>
  <w:style w:type="character" w:customStyle="1" w:styleId="CharChar">
    <w:name w:val="Char Char"/>
    <w:semiHidden/>
    <w:rsid w:val="007C70BD"/>
    <w:rPr>
      <w:rFonts w:ascii="Times" w:hAnsi="Times" w:cs="Times"/>
      <w:b/>
      <w:bCs/>
    </w:rPr>
  </w:style>
  <w:style w:type="paragraph" w:customStyle="1" w:styleId="authors">
    <w:name w:val="authors"/>
    <w:basedOn w:val="Normal"/>
    <w:rsid w:val="007C70BD"/>
    <w:pPr>
      <w:spacing w:before="100" w:beforeAutospacing="1" w:after="100" w:afterAutospacing="1"/>
    </w:pPr>
    <w:rPr>
      <w:sz w:val="22"/>
      <w:lang w:eastAsia="en-US"/>
    </w:rPr>
  </w:style>
  <w:style w:type="paragraph" w:customStyle="1" w:styleId="source">
    <w:name w:val="source"/>
    <w:basedOn w:val="Normal"/>
    <w:rsid w:val="007C70BD"/>
    <w:pPr>
      <w:spacing w:before="100" w:beforeAutospacing="1" w:after="100" w:afterAutospacing="1"/>
    </w:pPr>
    <w:rPr>
      <w:sz w:val="22"/>
      <w:lang w:eastAsia="en-US"/>
    </w:rPr>
  </w:style>
  <w:style w:type="character" w:customStyle="1" w:styleId="journalname">
    <w:name w:val="journalname"/>
    <w:basedOn w:val="DefaultParagraphFont"/>
    <w:rsid w:val="007C70BD"/>
  </w:style>
  <w:style w:type="character" w:customStyle="1" w:styleId="volume">
    <w:name w:val="volume"/>
    <w:basedOn w:val="DefaultParagraphFont"/>
    <w:rsid w:val="007C70BD"/>
  </w:style>
  <w:style w:type="character" w:customStyle="1" w:styleId="pages">
    <w:name w:val="pages"/>
    <w:basedOn w:val="DefaultParagraphFont"/>
    <w:rsid w:val="007C70BD"/>
  </w:style>
  <w:style w:type="character" w:customStyle="1" w:styleId="frsourcelabel1">
    <w:name w:val="fr_source_label1"/>
    <w:rsid w:val="007C70BD"/>
    <w:rPr>
      <w:b/>
      <w:bCs/>
    </w:rPr>
  </w:style>
  <w:style w:type="character" w:customStyle="1" w:styleId="ti2">
    <w:name w:val="ti2"/>
    <w:rsid w:val="007C70BD"/>
    <w:rPr>
      <w:sz w:val="22"/>
      <w:szCs w:val="22"/>
    </w:rPr>
  </w:style>
  <w:style w:type="paragraph" w:customStyle="1" w:styleId="pmcid">
    <w:name w:val="pmcid"/>
    <w:basedOn w:val="Normal"/>
    <w:rsid w:val="007C70BD"/>
    <w:pPr>
      <w:spacing w:beforeLines="1" w:afterLines="1"/>
    </w:pPr>
    <w:rPr>
      <w:rFonts w:ascii="Arial" w:hAnsi="Arial"/>
      <w:sz w:val="20"/>
      <w:szCs w:val="20"/>
      <w:lang w:eastAsia="en-US"/>
    </w:rPr>
  </w:style>
  <w:style w:type="paragraph" w:customStyle="1" w:styleId="Captions">
    <w:name w:val="Captions"/>
    <w:basedOn w:val="Normal"/>
    <w:rsid w:val="007C70BD"/>
    <w:pPr>
      <w:autoSpaceDE w:val="0"/>
      <w:autoSpaceDN w:val="0"/>
      <w:spacing w:before="120"/>
      <w:jc w:val="both"/>
    </w:pPr>
    <w:rPr>
      <w:rFonts w:ascii="Arial" w:hAnsi="Arial"/>
      <w:sz w:val="22"/>
      <w:szCs w:val="20"/>
      <w:lang w:eastAsia="en-US"/>
    </w:rPr>
  </w:style>
  <w:style w:type="paragraph" w:customStyle="1" w:styleId="TAFFigureLegends">
    <w:name w:val="TAF Figure Legends"/>
    <w:basedOn w:val="TAFNormal"/>
    <w:qFormat/>
    <w:rsid w:val="007C70BD"/>
    <w:pPr>
      <w:spacing w:before="0" w:line="240" w:lineRule="auto"/>
      <w:jc w:val="left"/>
    </w:pPr>
    <w:rPr>
      <w:rFonts w:cs="Arial"/>
      <w:color w:val="000000"/>
      <w:sz w:val="20"/>
    </w:rPr>
  </w:style>
  <w:style w:type="numbering" w:styleId="1ai">
    <w:name w:val="Outline List 1"/>
    <w:basedOn w:val="NoList"/>
    <w:rsid w:val="007C70BD"/>
    <w:pPr>
      <w:numPr>
        <w:numId w:val="15"/>
      </w:numPr>
    </w:pPr>
  </w:style>
  <w:style w:type="paragraph" w:customStyle="1" w:styleId="PABulletLevel1">
    <w:name w:val="PA Bullet Level 1"/>
    <w:basedOn w:val="Normal"/>
    <w:rsid w:val="007C70BD"/>
    <w:pPr>
      <w:numPr>
        <w:numId w:val="16"/>
      </w:numPr>
      <w:autoSpaceDE w:val="0"/>
      <w:autoSpaceDN w:val="0"/>
      <w:adjustRightInd w:val="0"/>
      <w:snapToGrid w:val="0"/>
      <w:spacing w:after="120"/>
    </w:pPr>
    <w:rPr>
      <w:bCs/>
      <w:lang w:eastAsia="en-US"/>
    </w:rPr>
  </w:style>
  <w:style w:type="paragraph" w:customStyle="1" w:styleId="PABulletLevel1-">
    <w:name w:val="PA Bullet Level 1 (-)"/>
    <w:basedOn w:val="PABulletLevel1"/>
    <w:rsid w:val="007C70BD"/>
    <w:pPr>
      <w:numPr>
        <w:ilvl w:val="2"/>
      </w:numPr>
    </w:pPr>
  </w:style>
  <w:style w:type="paragraph" w:customStyle="1" w:styleId="PABulletLevel1o">
    <w:name w:val="PA Bullet Level 1 (o)"/>
    <w:basedOn w:val="PABulletLevel1"/>
    <w:rsid w:val="007C70BD"/>
    <w:pPr>
      <w:widowControl w:val="0"/>
      <w:numPr>
        <w:ilvl w:val="1"/>
      </w:numPr>
    </w:pPr>
  </w:style>
  <w:style w:type="character" w:customStyle="1" w:styleId="citation-publication-date">
    <w:name w:val="citation-publication-date"/>
    <w:basedOn w:val="DefaultParagraphFont"/>
    <w:rsid w:val="007C70BD"/>
  </w:style>
  <w:style w:type="character" w:customStyle="1" w:styleId="citation-volume">
    <w:name w:val="citation-volume"/>
    <w:basedOn w:val="DefaultParagraphFont"/>
    <w:rsid w:val="007C70BD"/>
  </w:style>
  <w:style w:type="character" w:customStyle="1" w:styleId="citation-issue">
    <w:name w:val="citation-issue"/>
    <w:basedOn w:val="DefaultParagraphFont"/>
    <w:rsid w:val="007C70BD"/>
  </w:style>
  <w:style w:type="character" w:customStyle="1" w:styleId="citation-flpages">
    <w:name w:val="citation-flpages"/>
    <w:basedOn w:val="DefaultParagraphFont"/>
    <w:rsid w:val="007C70BD"/>
  </w:style>
  <w:style w:type="character" w:customStyle="1" w:styleId="tocnumber">
    <w:name w:val="tocnumber"/>
    <w:basedOn w:val="DefaultParagraphFont"/>
    <w:rsid w:val="007C70BD"/>
  </w:style>
  <w:style w:type="character" w:customStyle="1" w:styleId="toctext">
    <w:name w:val="toctext"/>
    <w:basedOn w:val="DefaultParagraphFont"/>
    <w:rsid w:val="007C70BD"/>
  </w:style>
  <w:style w:type="character" w:customStyle="1" w:styleId="mw-headline">
    <w:name w:val="mw-headline"/>
    <w:basedOn w:val="DefaultParagraphFont"/>
    <w:rsid w:val="007C70BD"/>
  </w:style>
  <w:style w:type="character" w:customStyle="1" w:styleId="st">
    <w:name w:val="st"/>
    <w:basedOn w:val="DefaultParagraphFont"/>
    <w:rsid w:val="007C70BD"/>
  </w:style>
  <w:style w:type="paragraph" w:customStyle="1" w:styleId="1-21">
    <w:name w:val="中等深浅网格 1 - 强调文字颜色 21"/>
    <w:basedOn w:val="Normal"/>
    <w:rsid w:val="00CD395E"/>
    <w:pPr>
      <w:widowControl w:val="0"/>
      <w:autoSpaceDE w:val="0"/>
      <w:autoSpaceDN w:val="0"/>
      <w:adjustRightInd w:val="0"/>
      <w:spacing w:line="480" w:lineRule="auto"/>
      <w:ind w:firstLineChars="200" w:firstLine="420"/>
    </w:pPr>
    <w:rPr>
      <w:rFonts w:cs="Arial"/>
      <w:kern w:val="2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254D32"/>
    <w:pPr>
      <w:jc w:val="center"/>
    </w:pPr>
    <w:rPr>
      <w:rFonts w:ascii="Cambria" w:eastAsia="SimSun" w:hAnsi="Cambria" w:cstheme="minorBidi"/>
      <w:noProof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4D32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254D32"/>
    <w:pPr>
      <w:jc w:val="both"/>
    </w:pPr>
    <w:rPr>
      <w:rFonts w:ascii="Cambria" w:eastAsia="SimSun" w:hAnsi="Cambria" w:cstheme="minorBidi"/>
      <w:noProof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54D32"/>
    <w:rPr>
      <w:rFonts w:ascii="Cambria" w:hAnsi="Cambria"/>
      <w:noProof/>
    </w:rPr>
  </w:style>
  <w:style w:type="character" w:customStyle="1" w:styleId="Normal1Char">
    <w:name w:val="Normal1 Char"/>
    <w:basedOn w:val="DefaultParagraphFont"/>
    <w:link w:val="Normal1"/>
    <w:locked/>
    <w:rsid w:val="00FB3F0B"/>
    <w:rPr>
      <w:rFonts w:ascii="Arial" w:eastAsia="Times New Roman" w:hAnsi="Arial" w:cs="Times New Roman"/>
      <w:b/>
      <w:sz w:val="22"/>
      <w:szCs w:val="20"/>
    </w:rPr>
  </w:style>
  <w:style w:type="character" w:customStyle="1" w:styleId="title-text">
    <w:name w:val="title-text"/>
    <w:basedOn w:val="DefaultParagraphFont"/>
    <w:rsid w:val="00FB3F0B"/>
  </w:style>
  <w:style w:type="character" w:customStyle="1" w:styleId="showppt">
    <w:name w:val="showppt"/>
    <w:basedOn w:val="DefaultParagraphFont"/>
    <w:rsid w:val="0078263B"/>
  </w:style>
  <w:style w:type="character" w:customStyle="1" w:styleId="jp-italic">
    <w:name w:val="jp-italic"/>
    <w:basedOn w:val="DefaultParagraphFont"/>
    <w:rsid w:val="0078263B"/>
  </w:style>
  <w:style w:type="character" w:customStyle="1" w:styleId="xref">
    <w:name w:val="xref"/>
    <w:basedOn w:val="DefaultParagraphFont"/>
    <w:rsid w:val="0078263B"/>
  </w:style>
  <w:style w:type="paragraph" w:customStyle="1" w:styleId="PreformattedText">
    <w:name w:val="Preformatted Text"/>
    <w:basedOn w:val="Normal"/>
    <w:qFormat/>
    <w:rsid w:val="00096A32"/>
    <w:pPr>
      <w:spacing w:after="200" w:line="276" w:lineRule="auto"/>
    </w:pPr>
    <w:rPr>
      <w:rFonts w:asciiTheme="minorHAnsi" w:eastAsiaTheme="minorEastAsia" w:hAnsiTheme="minorHAnsi" w:cstheme="minorBidi"/>
      <w:color w:val="00000A"/>
      <w:sz w:val="22"/>
      <w:szCs w:val="22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096A32"/>
    <w:rPr>
      <w:color w:val="808080"/>
    </w:rPr>
  </w:style>
  <w:style w:type="character" w:customStyle="1" w:styleId="ptitle">
    <w:name w:val="p_title"/>
    <w:basedOn w:val="DefaultParagraphFont"/>
    <w:rsid w:val="00096A32"/>
  </w:style>
  <w:style w:type="character" w:customStyle="1" w:styleId="toptext">
    <w:name w:val="top__text"/>
    <w:basedOn w:val="DefaultParagraphFont"/>
    <w:rsid w:val="00096A32"/>
  </w:style>
  <w:style w:type="character" w:customStyle="1" w:styleId="topsub">
    <w:name w:val="top__sub"/>
    <w:basedOn w:val="DefaultParagraphFont"/>
    <w:rsid w:val="00113681"/>
  </w:style>
  <w:style w:type="character" w:customStyle="1" w:styleId="name">
    <w:name w:val="name"/>
    <w:basedOn w:val="DefaultParagraphFont"/>
    <w:rsid w:val="00910F9D"/>
  </w:style>
  <w:style w:type="paragraph" w:customStyle="1" w:styleId="p">
    <w:name w:val="p"/>
    <w:basedOn w:val="Normal"/>
    <w:rsid w:val="00BE3EF9"/>
    <w:pPr>
      <w:spacing w:before="100" w:beforeAutospacing="1" w:after="100" w:afterAutospacing="1"/>
    </w:pPr>
  </w:style>
  <w:style w:type="paragraph" w:customStyle="1" w:styleId="mb0">
    <w:name w:val="mb0"/>
    <w:basedOn w:val="Normal"/>
    <w:rsid w:val="0052158C"/>
    <w:pPr>
      <w:spacing w:before="100" w:beforeAutospacing="1" w:after="100" w:afterAutospacing="1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15B2D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93188"/>
    <w:rPr>
      <w:color w:val="605E5C"/>
      <w:shd w:val="clear" w:color="auto" w:fill="E1DFDD"/>
    </w:rPr>
  </w:style>
  <w:style w:type="character" w:customStyle="1" w:styleId="tlid-translation">
    <w:name w:val="tlid-translation"/>
    <w:basedOn w:val="DefaultParagraphFont"/>
    <w:rsid w:val="00D915B6"/>
  </w:style>
  <w:style w:type="character" w:styleId="HTMLCite">
    <w:name w:val="HTML Cite"/>
    <w:basedOn w:val="DefaultParagraphFont"/>
    <w:uiPriority w:val="99"/>
    <w:semiHidden/>
    <w:unhideWhenUsed/>
    <w:rsid w:val="00E5107D"/>
    <w:rPr>
      <w:i/>
      <w:iCs/>
    </w:rPr>
  </w:style>
  <w:style w:type="character" w:customStyle="1" w:styleId="gt-baf-cell">
    <w:name w:val="gt-baf-cell"/>
    <w:basedOn w:val="DefaultParagraphFont"/>
    <w:rsid w:val="00C22302"/>
  </w:style>
  <w:style w:type="character" w:styleId="UnresolvedMention">
    <w:name w:val="Unresolved Mention"/>
    <w:basedOn w:val="DefaultParagraphFont"/>
    <w:uiPriority w:val="99"/>
    <w:semiHidden/>
    <w:unhideWhenUsed/>
    <w:rsid w:val="000A0132"/>
    <w:rPr>
      <w:color w:val="605E5C"/>
      <w:shd w:val="clear" w:color="auto" w:fill="E1DFDD"/>
    </w:rPr>
  </w:style>
  <w:style w:type="table" w:styleId="PlainTable4">
    <w:name w:val="Plain Table 4"/>
    <w:basedOn w:val="TableNormal"/>
    <w:uiPriority w:val="44"/>
    <w:rsid w:val="00856EAF"/>
    <w:rPr>
      <w:rFonts w:eastAsiaTheme="minorEastAsia"/>
      <w:lang w:eastAsia="zh-CN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0E443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45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6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0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0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244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033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6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7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49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42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0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25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964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657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092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36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92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266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800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728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37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571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573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985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485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058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481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023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787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56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749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29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117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992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353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59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14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790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61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416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0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58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59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804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6217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2177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647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3505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9216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7338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899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4443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0765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8233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92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2583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9270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000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5826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5187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35889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346713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330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791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0162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410543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30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1554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9136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75155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14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5644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5685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901449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887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9119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9732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2142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19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6040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8120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58723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14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869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8076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80934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19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045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591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11629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613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3949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4026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62666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316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0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86522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3282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7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7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8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26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8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47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4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25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64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9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73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078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2316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726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5923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4560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03075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7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763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3915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114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8571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4532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0502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5890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077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53669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69081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62758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00888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957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07121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49346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477426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18305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79879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53894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30590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7235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32564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23467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3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63793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49440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48937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7170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784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45769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52760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7317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56639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0279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7480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0833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93718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9924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48078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7454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65026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86862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90718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89018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4022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91636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71255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25903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2147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0565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97198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3143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49122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80695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43960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7600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5178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28406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39857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58746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17767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32957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5917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54063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66004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228512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44801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0764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77980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45029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71902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74106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5473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14851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3813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44245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53863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78661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99809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94616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16986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3730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473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12872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72289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16489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16691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4506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40433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7540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88437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54763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38239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7022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6025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9137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99357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3015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59258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37385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49966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5198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65496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31499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12575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72008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95108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99624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78266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320309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4575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97916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21629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55947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3606714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018755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979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771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6507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161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8694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102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2826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705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78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4623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3105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1733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955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08984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8347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5472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6095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8770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8011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0533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52667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9869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99529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26870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5845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89270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65959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04545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9943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9074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890208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86571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5212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0303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23400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33879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55703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46715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23662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55246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9653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82630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83042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3184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2361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83090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350298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23334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13380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1849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2308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42722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63124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39834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13835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27672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9898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53375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9652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07539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78108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06266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62364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95093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4895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16896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30452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7088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83138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18560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67102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12267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55436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8555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04482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81168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7635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56094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40813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1749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75754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52468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37170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7959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0342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01722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34236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1093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36659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0531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0052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0532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12873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53616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73029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81024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06014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1129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82469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28303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0962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36991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9528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37960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42764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14856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34515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0391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25518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58321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25289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8546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94690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98570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4612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76162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93197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8419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99752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35623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95405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3372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9775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13753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5193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62565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99205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45070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84385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44766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97963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3768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66787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10047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29951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5562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79215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5859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81861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99362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64095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68280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04890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73543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01726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94375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24805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48297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72045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37169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5879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45930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60176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70157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30601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80334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21868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65475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73799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90511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3639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92883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80711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96510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30000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95560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31659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53978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01087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3288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98149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92308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77504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78690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0445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73120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09979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21893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76228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36453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561141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33009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6260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157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083025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3640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61357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78606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93670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12562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44341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44340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3168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7414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29454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9383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91851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12241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5497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03533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5277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24117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8866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07887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50322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1657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21463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37921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029061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76716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882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227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0950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3412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2228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1817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6429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5394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717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177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073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8454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038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4957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973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0369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9591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7279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9985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8186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4707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51635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73214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31826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5865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23954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7831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42705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62309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88457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4747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10815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6102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09280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18058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42059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81364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52234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07588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2992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82840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46383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79193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4105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7865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27658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42512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9708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08701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93938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11814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4381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72976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17336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5206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09071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38021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83867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6690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77736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3044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86296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28671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40338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5493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74571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95646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94899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07835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6047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43767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43993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8561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90062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76402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25032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24005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95808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15013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5751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89726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0287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38305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91696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94549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10768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83607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63716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10128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02542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86226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6678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529261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78992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85942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0270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03460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3282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0201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67038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0435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6944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25717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62336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25628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64947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69794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98011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99506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2714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37783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90207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51109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3170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6832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1757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50345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10842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7290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97233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63892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93539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73405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77066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34340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92525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54199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22158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49627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11713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3791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29195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50072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1041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05804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65580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49233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8854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2156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80766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50449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04111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542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7309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27366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01388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9505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13987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91396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16852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75850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82614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93116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88476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07376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61257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9498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7626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00788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74107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76471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63156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1485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83078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89566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96095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25480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82054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09652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17731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65489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81999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03122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35398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74439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05024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24444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70551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07409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46749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4864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23369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12428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530249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82121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41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08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1870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8805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9798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4929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7123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888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0026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9252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5792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20666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643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9258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7618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4398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9102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1757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2781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3142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53783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36625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39778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00446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4440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26411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71524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46817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3628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78502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87026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92807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9846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69014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90145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72667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98146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0806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93249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88156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75967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3040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77279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81817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96145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03909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40031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54424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8206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94717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7256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2865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0775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87336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50917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44161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63063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42896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78316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07225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0593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50897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96728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17194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8525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087993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09019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70724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72433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95965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95271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00274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84005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92019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96630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13416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84692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14557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5191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5025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34679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99436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82012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45334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02822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5232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3095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01869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4335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29509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75872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37662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594736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7773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22378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2740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60701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07002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65582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4269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25519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83021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9123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21594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1715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05522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63992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74435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80483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67184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15226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37981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4727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00432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89928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91389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91392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3065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58831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06086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4251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7253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9682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5482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20822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77131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8294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1671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1501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95955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58609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69803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33366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6420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52119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77546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08834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6849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73595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58321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18093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3799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30682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99320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93718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27676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35449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09986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36588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37376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544966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85457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015553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54576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3737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69847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21222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84415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02371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97971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90386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0156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13937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76319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0740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33141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93781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06929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23453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8548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26794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93054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22411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01988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61956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5689974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32731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792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097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710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76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3836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1262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2455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8778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9460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7466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1875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80031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51648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43460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93350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05328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5354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01835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17129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70056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7392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65648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32346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04476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64913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38363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1397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77946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475546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96356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32044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11902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7227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28883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49482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40750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51188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76561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2543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9061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2149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26047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34846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54013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6006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20054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07315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3743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0851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50966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05321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61617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4804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68643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65733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17600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13246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13246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34303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06379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08798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26006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26446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15066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309263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40741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25745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79765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19072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34548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33841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5177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48065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35194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69922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34908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14271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6017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26438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61571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6739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65722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7698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20022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3548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91017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51961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24705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88324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70381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073038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27652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57485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23015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20369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6541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94358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33676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44825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34086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47603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74072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19910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59233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19683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3862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5193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9815683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86230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3594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5379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770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8827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3949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2619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7975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1886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9339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0541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692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6369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4919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06328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259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5655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2571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9411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0709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4589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009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0100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4768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42952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25891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3511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40975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59397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6869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13781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09659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0072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45592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74957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63222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08892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72928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7442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0477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516094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521460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5184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2846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9211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3995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7867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03182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5107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7799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50492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6996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97386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09723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82503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32251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08937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09944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68201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10142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4247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621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6411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00930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31784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6184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9657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38290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95524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00918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07439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40436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7810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49155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63958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14887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98879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00592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1050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87187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92554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5536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67284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68287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44198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87457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58473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81801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02607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3146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93354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42591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53011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70756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08625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16839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77967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57865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55688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3446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22338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13142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31785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8470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78806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03188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37134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82747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67904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65009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75925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81698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41679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79794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22213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08906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72933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1902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3680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6490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68095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62497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88005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90700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54438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9553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40304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64082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30444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42743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09748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18257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75303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19940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80831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37831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6887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6872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81758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53160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66940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81232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03607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85360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01940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67477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13311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19330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12586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7346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84850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86809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12249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9572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49652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04066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09816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65224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00607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78007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22154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80683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04673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1875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9811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90566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2478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5536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58469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44645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92886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9829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06748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28773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7220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14181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83586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15474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2269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59824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3919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5502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64640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03468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23147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57831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0781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25559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0535296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10173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435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88467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2433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1519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2017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1598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9859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3718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1456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598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8865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0474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1295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718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0607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9820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6049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8969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6674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3255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615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2099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361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5482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4971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4191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3593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4407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207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5444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1302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9132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7783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1156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1401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4588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8086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62857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3221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28270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58687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97543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398713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10682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10877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5678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05999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08186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37539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27569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3102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5725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27405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5472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5939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67394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7975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089413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00178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65390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22732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4557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83109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20995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6056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7372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524593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55685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57615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9569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28506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3232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97914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36069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96937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88636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97161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66099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6638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3498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262738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37722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416493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23297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03428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62385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78178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8956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07342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38561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89046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10255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56079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970420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6098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84457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02658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10652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69647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75522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375529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14072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0385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9678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40313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42931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9582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99673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48955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64758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37583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49929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5261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67734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39026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76816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8030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4317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9366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03267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36092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73464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8151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39725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21241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01412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08393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68109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20459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62026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25340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33616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859803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2464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2465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035539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4886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31653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40107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1683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21446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47642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11233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15146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5979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6190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80450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00804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05131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3018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57078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83321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94959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12657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80115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85482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90364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32297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74359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95187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5954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86187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219646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27240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3034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71125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16234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20103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2163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64786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37687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7887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6526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92973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96852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06746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44403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66036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27361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53196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66241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6839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84244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97326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26650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45081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69839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42459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62104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58867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8971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63783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9482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59127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91164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40903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4623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64757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0597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1063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983820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37049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18389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86981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46748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49457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06914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3773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51537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20251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82640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35992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31619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6129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77269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30880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37485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91338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029200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24788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26333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9225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93039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9491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06149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40829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42750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92773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84960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52013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64380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12900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26771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34481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03893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27448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51673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696339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4224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73098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7545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2136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70636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81080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96088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34218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31772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60674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77160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377437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88836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24708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67735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4359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776425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1567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53888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5647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59844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30754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6200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77089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04735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50625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5716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250914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41865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65659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39709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44749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525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96954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34059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94958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12660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53534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15567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70752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6052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10266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29948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47588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75813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97360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2698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89401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7411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90303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09744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4081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52721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57016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58544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87862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08991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156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63341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71150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53383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88864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36658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79388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5532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32078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456321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13800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12315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25392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13280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17965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32997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7573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882740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5750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25642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34165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5111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72740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1948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5385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87806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18124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44807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62143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73725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79791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19592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36346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76411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91412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40683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5721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66440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92680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37050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06235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65201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76302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5978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061010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12645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40878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7587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98576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6226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87210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23876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32098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36670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0123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4983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54386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7989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46955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5386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63903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87432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97830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97849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47886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9028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93731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21652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21368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0534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19695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68198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4980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4734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05849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41726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53867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047549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04543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7908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09870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2369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33390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60374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85830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14248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41199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5037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64204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00428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18557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32490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40409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42399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79291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59118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0190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75113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81717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13320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61527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72697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45501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58592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93328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379255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0272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15870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5323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19527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62004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03244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19723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46721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9571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05691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2463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60015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81609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3522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87238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56668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65829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68260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88206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20936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38690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46449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77246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04656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17804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36215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4764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54659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13918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29379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97166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444187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319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38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36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15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6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65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27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495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4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65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44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9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94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1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46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54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6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01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5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763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2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78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29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362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976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9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03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66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71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95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05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1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51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93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1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5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30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39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00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12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55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9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4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9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1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27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20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56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65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81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34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38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13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0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9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6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58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827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59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45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8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6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5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80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22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4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1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60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5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6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>
  <b:Source>
    <b:Tag>SAn10</b:Tag>
    <b:SourceType>JournalArticle</b:SourceType>
    <b:Guid>{DBDA4963-926B-7047-AECC-9DDC42925BA9}</b:Guid>
    <b:Title>Differential expression analysis for sequence count data</b:Title>
    <b:Year>2010</b:Year>
    <b:Pages>1-1</b:Pages>
    <b:Author>
      <b:Author>
        <b:NameList>
          <b:Person>
            <b:Last>Anders</b:Last>
            <b:First>S.</b:First>
          </b:Person>
          <b:Person>
            <b:Last>Huber</b:Last>
            <b:First>W.</b:First>
          </b:Person>
        </b:NameList>
      </b:Author>
    </b:Author>
    <b:JournalName>Genome Biology</b:JournalName>
    <b:RefOrder>10</b:RefOrder>
  </b:Source>
  <b:Source>
    <b:Tag>JWa13</b:Tag>
    <b:SourceType>JournalArticle</b:SourceType>
    <b:Guid>{ADFB3323-6F4D-AF4D-AF10-6114D56394C4}</b:Guid>
    <b:Author>
      <b:Author>
        <b:NameList>
          <b:Person>
            <b:Last>Wang</b:Last>
            <b:First>J.</b:First>
          </b:Person>
          <b:Person>
            <b:Last>Duncan</b:Last>
            <b:First>D.</b:First>
          </b:Person>
          <b:Person>
            <b:Last>Shi</b:Last>
            <b:First>Z.</b:First>
          </b:Person>
          <b:Person>
            <b:Last>Zhang</b:Last>
            <b:First>B.</b:First>
          </b:Person>
        </b:NameList>
      </b:Author>
    </b:Author>
    <b:Title>WEB-based GEne SeT AnaLysis Toolkit (WebGestalt): update 2013</b:Title>
    <b:JournalName>Nucleic Acids Research</b:JournalName>
    <b:Year>2013</b:Year>
    <b:Month>July</b:Month>
    <b:Day>1</b:Day>
    <b:Volume>41</b:Volume>
    <b:Issue>W1</b:Issue>
    <b:Pages>W77-W83</b:Pages>
    <b:RefOrder>6</b:RefOrder>
  </b:Source>
  <b:Source>
    <b:Tag>And10</b:Tag>
    <b:SourceType>JournalArticle</b:SourceType>
    <b:Guid>{05FF1A3F-DA9D-9446-9362-9DA114FFC15C}</b:Guid>
    <b:Author>
      <b:Author>
        <b:NameList>
          <b:Person>
            <b:Last>Anders</b:Last>
            <b:First>Huber</b:First>
          </b:Person>
        </b:NameList>
      </b:Author>
    </b:Author>
    <b:Title>Differential expression analysis for sequence count data.</b:Title>
    <b:JournalName>Genome Biology</b:JournalName>
    <b:Year>2010</b:Year>
    <b:Pages>1-1</b:Pages>
    <b:RefOrder>11</b:RefOrder>
  </b:Source>
  <b:Source>
    <b:Tag>And101</b:Tag>
    <b:SourceType>JournalArticle</b:SourceType>
    <b:Guid>{73008F83-04FB-8C4E-973C-A13AF679F7B0}</b:Guid>
    <b:Author>
      <b:Author>
        <b:NameList>
          <b:Person>
            <b:Last>al.</b:Last>
            <b:First>Anders</b:First>
            <b:Middle>et</b:Middle>
          </b:Person>
        </b:NameList>
      </b:Author>
    </b:Author>
    <b:Title>Differential expression analysis for sequence count data</b:Title>
    <b:JournalName>Nature Precedings</b:JournalName>
    <b:Year>2010</b:Year>
    <b:Pages>1-1</b:Pages>
    <b:RefOrder>12</b:RefOrder>
  </b:Source>
  <b:Source>
    <b:Tag>SAn101</b:Tag>
    <b:SourceType>JournalArticle</b:SourceType>
    <b:Guid>{06D43C5B-B7A3-B34A-BB74-CE7EF2003214}</b:Guid>
    <b:Author>
      <b:Author>
        <b:NameList>
          <b:Person>
            <b:Last>Anders</b:Last>
            <b:First>S.</b:First>
          </b:Person>
          <b:Person>
            <b:Last>Huber</b:Last>
            <b:First>W.</b:First>
          </b:Person>
        </b:NameList>
      </b:Author>
    </b:Author>
    <b:Title>Differential expression analysis for sequence count data</b:Title>
    <b:JournalName>Nature Precedings</b:JournalName>
    <b:Year>2010</b:Year>
    <b:Pages>1-1</b:Pages>
    <b:RefOrder>13</b:RefOrder>
  </b:Source>
  <b:Source>
    <b:Tag>SAn102</b:Tag>
    <b:SourceType>JournalArticle</b:SourceType>
    <b:Guid>{525B4849-1C46-7A42-BEE8-3620E4D2CBC5}</b:Guid>
    <b:Author>
      <b:Author>
        <b:NameList>
          <b:Person>
            <b:Last>Anders</b:Last>
            <b:First>S.</b:First>
          </b:Person>
          <b:Person>
            <b:Last>Huber</b:Last>
            <b:First>W.</b:First>
          </b:Person>
        </b:NameList>
      </b:Author>
    </b:Author>
    <b:Title>Differential expression analysis for sequence count data</b:Title>
    <b:JournalName>Nature Precedings</b:JournalName>
    <b:Year>2010</b:Year>
    <b:Pages>1-1</b:Pages>
    <b:RefOrder>3</b:RefOrder>
  </b:Source>
  <b:Source>
    <b:Tag>ADo12</b:Tag>
    <b:SourceType>JournalArticle</b:SourceType>
    <b:Guid>{02846BD0-EFC9-DE46-A80D-41C4BC924D84}</b:Guid>
    <b:Author>
      <b:Author>
        <b:NameList>
          <b:Person>
            <b:Last>Dobin</b:Last>
            <b:First>A.</b:First>
          </b:Person>
          <b:Person>
            <b:Last>Davis</b:Last>
            <b:First>C.</b:First>
            <b:Middle>A.</b:Middle>
          </b:Person>
          <b:Person>
            <b:Last>Schlesinger</b:Last>
            <b:First>F.</b:First>
          </b:Person>
          <b:Person>
            <b:Last>Drenkow</b:Last>
            <b:First>J.</b:First>
          </b:Person>
          <b:Person>
            <b:Last>Zaleski</b:Last>
            <b:First>C.</b:First>
          </b:Person>
          <b:Person>
            <b:Last>Jha</b:Last>
            <b:First>S.</b:First>
          </b:Person>
          <b:Person>
            <b:Last>Batut</b:Last>
            <b:First>P.</b:First>
          </b:Person>
          <b:Person>
            <b:Last>Chaisson</b:Last>
            <b:First>M.</b:First>
          </b:Person>
          <b:Person>
            <b:Last>Gingeras</b:Last>
            <b:First>T.</b:First>
            <b:Middle>R.</b:Middle>
          </b:Person>
        </b:NameList>
      </b:Author>
    </b:Author>
    <b:Title>STAR: ultrafast universal RNA-seq aligner </b:Title>
    <b:JournalName>Bioinformatics</b:JournalName>
    <b:Year>2012</b:Year>
    <b:Volume>29</b:Volume>
    <b:Issue>1</b:Issue>
    <b:Pages>15-21</b:Pages>
    <b:RefOrder>1</b:RefOrder>
  </b:Source>
  <b:Source>
    <b:Tag>HMi10</b:Tag>
    <b:SourceType>JournalArticle</b:SourceType>
    <b:Guid>{7C473A9F-AE35-3A4C-9C6B-1B6958CA38EF}</b:Guid>
    <b:Author>
      <b:Author>
        <b:NameList>
          <b:Person>
            <b:Last>Mi</b:Last>
            <b:First>H.</b:First>
          </b:Person>
          <b:Person>
            <b:Last>Dong</b:Last>
            <b:First>Q.</b:First>
          </b:Person>
          <b:Person>
            <b:Last>Muruganujan</b:Last>
            <b:First>A.</b:First>
          </b:Person>
          <b:Person>
            <b:Last>Gaudet</b:Last>
            <b:First>P.</b:First>
          </b:Person>
          <b:Person>
            <b:Last>Lewis</b:Last>
            <b:First>S.</b:First>
          </b:Person>
          <b:Person>
            <b:Last>Thomas</b:Last>
            <b:First>P.</b:First>
            <b:Middle>D.</b:Middle>
          </b:Person>
        </b:NameList>
      </b:Author>
    </b:Author>
    <b:Title>PANTHER version 7: improved phylogenetic trees, orthologs and collaboration with the Gene Ontology Consortium</b:Title>
    <b:JournalName>Nucleic Acids Research</b:JournalName>
    <b:Year>2010</b:Year>
    <b:Month>January</b:Month>
    <b:Day>1</b:Day>
    <b:Volume>38</b:Volume>
    <b:Issue>Suppl_1</b:Issue>
    <b:Pages>D204-D210</b:Pages>
    <b:RefOrder>7</b:RefOrder>
  </b:Source>
  <b:Source>
    <b:Tag>BLi11</b:Tag>
    <b:SourceType>JournalArticle</b:SourceType>
    <b:Guid>{5DD903A6-ABEC-2A48-BD22-0DD6B6C61562}</b:Guid>
    <b:Author>
      <b:Author>
        <b:NameList>
          <b:Person>
            <b:Last>Li</b:Last>
            <b:First>B.</b:First>
          </b:Person>
          <b:Person>
            <b:Last>Dewey</b:Last>
            <b:First>C.</b:First>
            <b:Middle>N.</b:Middle>
          </b:Person>
        </b:NameList>
      </b:Author>
    </b:Author>
    <b:Title>RSEM: accurate transcript quantification from RNA-Seq data with or without a reference genome</b:Title>
    <b:JournalName>BMC Bioinformatics</b:JournalName>
    <b:Year>2011</b:Year>
    <b:Volume>12</b:Volume>
    <b:Issue>1</b:Issue>
    <b:Pages>323</b:Pages>
    <b:RefOrder>2</b:RefOrder>
  </b:Source>
  <b:Source>
    <b:Tag>PGa11</b:Tag>
    <b:SourceType>JournalArticle</b:SourceType>
    <b:Guid>{0C40AC9C-5085-6340-B3F4-A6E986E92180}</b:Guid>
    <b:Author>
      <b:Author>
        <b:NameList>
          <b:Person>
            <b:Last>Gaudet</b:Last>
            <b:First>P.</b:First>
          </b:Person>
          <b:Person>
            <b:Last>Livstone</b:Last>
            <b:First>M.</b:First>
            <b:Middle>S.</b:Middle>
          </b:Person>
          <b:Person>
            <b:Last>Lewis</b:Last>
            <b:First>S.</b:First>
            <b:Middle>E.</b:Middle>
          </b:Person>
          <b:Person>
            <b:Last>Thomas</b:Last>
            <b:First>P.</b:First>
            <b:Middle>D.</b:Middle>
          </b:Person>
        </b:NameList>
      </b:Author>
    </b:Author>
    <b:Title>Phylogenetic-based propagation of functional annotations within the Gene Ontology consortium</b:Title>
    <b:JournalName>Briefings in bioinformatics</b:JournalName>
    <b:Year>2011</b:Year>
    <b:Volume>12</b:Volume>
    <b:Issue>5</b:Issue>
    <b:Pages>449--462</b:Pages>
    <b:RefOrder>8</b:RefOrder>
  </b:Source>
  <b:Source>
    <b:Tag>MDR10</b:Tag>
    <b:SourceType>JournalArticle</b:SourceType>
    <b:Guid>{C2F42250-F40A-9E42-A4F8-44CBAF260518}</b:Guid>
    <b:Author>
      <b:Author>
        <b:NameList>
          <b:Person>
            <b:Last>Robinson</b:Last>
            <b:First>M.</b:First>
            <b:Middle>D.</b:Middle>
          </b:Person>
          <b:Person>
            <b:Last>McCarthy</b:Last>
            <b:First>D.</b:First>
            <b:Middle>J.</b:Middle>
          </b:Person>
          <b:Person>
            <b:Last>Smyth</b:Last>
            <b:First>G.</b:First>
            <b:Middle>K.</b:Middle>
          </b:Person>
        </b:NameList>
      </b:Author>
    </b:Author>
    <b:Title>edgeR: a Bioconductor package for differential expression analysis of digital gene expression data</b:Title>
    <b:JournalName>Bioinformatics</b:JournalName>
    <b:Year>2010</b:Year>
    <b:Month>January</b:Month>
    <b:Day>1</b:Day>
    <b:Volume>26</b:Volume>
    <b:Issue>1</b:Issue>
    <b:Pages>139-140</b:Pages>
    <b:RefOrder>4</b:RefOrder>
  </b:Source>
  <b:Source>
    <b:Tag>DJM12</b:Tag>
    <b:SourceType>JournalArticle</b:SourceType>
    <b:Guid>{2A916598-A724-2249-BFD8-F23095390C60}</b:Guid>
    <b:Author>
      <b:Author>
        <b:NameList>
          <b:Person>
            <b:Last>McCarthy</b:Last>
            <b:First>D.</b:First>
            <b:Middle>J.</b:Middle>
          </b:Person>
          <b:Person>
            <b:Last>Chen</b:Last>
            <b:First>Y.</b:First>
          </b:Person>
          <b:Person>
            <b:Last>Smyth</b:Last>
            <b:First>G.</b:First>
            <b:Middle>K.</b:Middle>
          </b:Person>
        </b:NameList>
      </b:Author>
    </b:Author>
    <b:Title>Differential expression analysis of multifactor RNA-Seq experiments with respect to biological variation</b:Title>
    <b:JournalName>Nucleic Acids Research</b:JournalName>
    <b:Year>2012</b:Year>
    <b:Month>May</b:Month>
    <b:Day>1</b:Day>
    <b:Volume>40</b:Volume>
    <b:Issue>10</b:Issue>
    <b:Pages>4288-4297</b:Pages>
    <b:RefOrder>5</b:RefOrder>
  </b:Source>
  <b:Source>
    <b:Tag>GSt16</b:Tag>
    <b:SourceType>JournalArticle</b:SourceType>
    <b:Guid>{8EC17757-3E0A-8143-8C80-6781E15ABDFC}</b:Guid>
    <b:Author>
      <b:Author>
        <b:NameList>
          <b:Person>
            <b:Last>Stelzer</b:Last>
            <b:First>G.</b:First>
          </b:Person>
          <b:Person>
            <b:Last>Rosen</b:Last>
            <b:First>N.</b:First>
          </b:Person>
          <b:Person>
            <b:Last>Plaschkes</b:Last>
            <b:First>I.</b:First>
          </b:Person>
          <b:Person>
            <b:Last>Zimmerman</b:Last>
            <b:First>S.</b:First>
          </b:Person>
          <b:Person>
            <b:Last>Twik</b:Last>
            <b:First>M.</b:First>
          </b:Person>
          <b:Person>
            <b:Last>Fishilevich</b:Last>
            <b:First>S.</b:First>
          </b:Person>
          <b:Person>
            <b:Last>Stein</b:Last>
            <b:First>T.</b:First>
          </b:Person>
          <b:Person>
            <b:Last>Nudel</b:Last>
            <b:First>R.</b:First>
          </b:Person>
          <b:Person>
            <b:Last>Lieder</b:Last>
            <b:First>I.</b:First>
          </b:Person>
          <b:Person>
            <b:Last>Mazor</b:Last>
            <b:First>Y.</b:First>
          </b:Person>
          <b:Person>
            <b:Last>Kaplan</b:Last>
            <b:First>S.</b:First>
          </b:Person>
          <b:Person>
            <b:Last>Dahary</b:Last>
            <b:First>D.</b:First>
          </b:Person>
          <b:Person>
            <b:Last>Warshawsky</b:Last>
            <b:First>D.</b:First>
          </b:Person>
          <b:Person>
            <b:Last>Guan-Golan</b:Last>
            <b:First>Y.</b:First>
          </b:Person>
          <b:Person>
            <b:Last>Kohn</b:Last>
            <b:First>A.</b:First>
          </b:Person>
          <b:Person>
            <b:Last>Rappaport</b:Last>
            <b:First>N.</b:First>
          </b:Person>
          <b:Person>
            <b:Last>Safran</b:Last>
            <b:First>M.</b:First>
          </b:Person>
          <b:Person>
            <b:Last>Lancet</b:Last>
            <b:First>D.</b:First>
          </b:Person>
        </b:NameList>
      </b:Author>
    </b:Author>
    <b:Title>The GeneCards suite: from gene data mining to disease genome sequence analyses</b:Title>
    <b:JournalName>Current protocols in bioinformatics</b:JournalName>
    <b:Year>2016</b:Year>
    <b:Volume>54</b:Volume>
    <b:Issue>1</b:Issue>
    <b:Pages>1--30</b:Pages>
    <b:RefOrder>9</b:RefOrder>
  </b:Source>
</b:Sources>
</file>

<file path=customXml/itemProps1.xml><?xml version="1.0" encoding="utf-8"?>
<ds:datastoreItem xmlns:ds="http://schemas.openxmlformats.org/officeDocument/2006/customXml" ds:itemID="{C51B0BBB-F2BC-4797-BBD3-06F4E0763D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704</Words>
  <Characters>4016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AMU-JLU</Company>
  <LinksUpToDate>false</LinksUpToDate>
  <CharactersWithSpaces>4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leen Defigueiredo</dc:creator>
  <cp:keywords/>
  <dc:description/>
  <cp:lastModifiedBy>Qin, Qingming</cp:lastModifiedBy>
  <cp:revision>3</cp:revision>
  <cp:lastPrinted>2021-08-22T17:25:00Z</cp:lastPrinted>
  <dcterms:created xsi:type="dcterms:W3CDTF">2022-02-17T18:13:00Z</dcterms:created>
  <dcterms:modified xsi:type="dcterms:W3CDTF">2022-02-17T1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YdIS5aPm"/&gt;&lt;style id="http://www.zotero.org/styles/cell-host-and-microbe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